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B0A5F" w14:textId="77777777" w:rsidR="00292ADD" w:rsidRDefault="00292ADD" w:rsidP="00292ADD">
      <w:pPr>
        <w:spacing w:after="0" w:line="360" w:lineRule="auto"/>
        <w:jc w:val="center"/>
        <w:rPr>
          <w:b/>
        </w:rPr>
      </w:pPr>
      <w:r w:rsidRPr="00241DA8">
        <w:rPr>
          <w:b/>
        </w:rPr>
        <w:t xml:space="preserve">Development and </w:t>
      </w:r>
      <w:r>
        <w:rPr>
          <w:b/>
        </w:rPr>
        <w:t>implementation</w:t>
      </w:r>
      <w:r w:rsidRPr="00241DA8">
        <w:rPr>
          <w:b/>
        </w:rPr>
        <w:t xml:space="preserve"> of the physiotherapy-led exercise interventions for the treatment of rotator cuff disorder</w:t>
      </w:r>
      <w:r>
        <w:rPr>
          <w:b/>
        </w:rPr>
        <w:t xml:space="preserve">s </w:t>
      </w:r>
    </w:p>
    <w:p w14:paraId="5719A05F" w14:textId="77777777" w:rsidR="00292ADD" w:rsidRPr="00241DA8" w:rsidRDefault="00292ADD" w:rsidP="00292ADD">
      <w:pPr>
        <w:spacing w:after="0" w:line="360" w:lineRule="auto"/>
        <w:jc w:val="center"/>
        <w:rPr>
          <w:b/>
        </w:rPr>
      </w:pPr>
      <w:r>
        <w:rPr>
          <w:b/>
        </w:rPr>
        <w:t>for the ‘</w:t>
      </w:r>
      <w:r w:rsidRPr="00241DA8">
        <w:rPr>
          <w:b/>
        </w:rPr>
        <w:t>Getting it Right: Addressing Shoulder Pain</w:t>
      </w:r>
      <w:r>
        <w:rPr>
          <w:b/>
        </w:rPr>
        <w:t>’</w:t>
      </w:r>
      <w:r w:rsidRPr="00241DA8">
        <w:rPr>
          <w:b/>
        </w:rPr>
        <w:t xml:space="preserve"> (GRASP) trial</w:t>
      </w:r>
    </w:p>
    <w:p w14:paraId="0D2A4FC1" w14:textId="77777777" w:rsidR="00292ADD" w:rsidRDefault="00292ADD" w:rsidP="00292ADD">
      <w:pPr>
        <w:spacing w:after="0" w:line="360" w:lineRule="auto"/>
        <w:jc w:val="center"/>
        <w:rPr>
          <w:b/>
        </w:rPr>
      </w:pPr>
    </w:p>
    <w:p w14:paraId="2B426087" w14:textId="77777777" w:rsidR="00292ADD" w:rsidRDefault="00292ADD" w:rsidP="00292ADD">
      <w:pPr>
        <w:spacing w:after="0" w:line="360" w:lineRule="auto"/>
        <w:rPr>
          <w:b/>
        </w:rPr>
      </w:pPr>
    </w:p>
    <w:p w14:paraId="2C7DE479" w14:textId="77777777" w:rsidR="00292ADD" w:rsidRDefault="00292ADD" w:rsidP="00292ADD">
      <w:pPr>
        <w:spacing w:after="0" w:line="360" w:lineRule="auto"/>
        <w:rPr>
          <w:b/>
        </w:rPr>
      </w:pPr>
    </w:p>
    <w:p w14:paraId="74B2D018" w14:textId="77777777" w:rsidR="00292ADD" w:rsidRDefault="00292ADD" w:rsidP="00292ADD">
      <w:pPr>
        <w:spacing w:after="0" w:line="360" w:lineRule="auto"/>
      </w:pPr>
      <w:r w:rsidRPr="0070756D">
        <w:t>David J Keene,</w:t>
      </w:r>
      <w:r w:rsidRPr="009A65D4">
        <w:rPr>
          <w:vertAlign w:val="superscript"/>
        </w:rPr>
        <w:t>1</w:t>
      </w:r>
      <w:r>
        <w:rPr>
          <w:vertAlign w:val="superscript"/>
        </w:rPr>
        <w:t>*</w:t>
      </w:r>
      <w:r w:rsidRPr="0070756D">
        <w:t xml:space="preserve"> Hessam Soutakbar,</w:t>
      </w:r>
      <w:r w:rsidRPr="009A65D4">
        <w:rPr>
          <w:vertAlign w:val="superscript"/>
        </w:rPr>
        <w:t>1</w:t>
      </w:r>
      <w:r w:rsidRPr="0070756D">
        <w:t xml:space="preserve"> Sally Hopewell</w:t>
      </w:r>
      <w:r>
        <w:t>,</w:t>
      </w:r>
      <w:r w:rsidRPr="009A65D4">
        <w:rPr>
          <w:vertAlign w:val="superscript"/>
        </w:rPr>
        <w:t>1</w:t>
      </w:r>
      <w:r>
        <w:rPr>
          <w:vertAlign w:val="superscript"/>
        </w:rPr>
        <w:t xml:space="preserve"> </w:t>
      </w:r>
      <w:r w:rsidRPr="0070756D">
        <w:t>Peter Heine,</w:t>
      </w:r>
      <w:r w:rsidRPr="009A65D4">
        <w:rPr>
          <w:vertAlign w:val="superscript"/>
        </w:rPr>
        <w:t>1</w:t>
      </w:r>
      <w:r w:rsidRPr="0070756D">
        <w:t xml:space="preserve"> Anju Jaggi,</w:t>
      </w:r>
      <w:r w:rsidRPr="009A65D4">
        <w:rPr>
          <w:vertAlign w:val="superscript"/>
        </w:rPr>
        <w:t>2</w:t>
      </w:r>
      <w:r w:rsidRPr="0070756D">
        <w:t xml:space="preserve"> Christopher Littlewood,</w:t>
      </w:r>
      <w:r w:rsidRPr="009A65D4">
        <w:rPr>
          <w:vertAlign w:val="superscript"/>
        </w:rPr>
        <w:t>3</w:t>
      </w:r>
      <w:r w:rsidRPr="0070756D">
        <w:t xml:space="preserve"> Zara Hansen,</w:t>
      </w:r>
      <w:r w:rsidRPr="009A65D4">
        <w:rPr>
          <w:vertAlign w:val="superscript"/>
        </w:rPr>
        <w:t xml:space="preserve">1 </w:t>
      </w:r>
      <w:r w:rsidRPr="0070756D">
        <w:t>Karen Barker,</w:t>
      </w:r>
      <w:r w:rsidRPr="009A65D4">
        <w:rPr>
          <w:vertAlign w:val="superscript"/>
        </w:rPr>
        <w:t>1,4</w:t>
      </w:r>
      <w:r w:rsidRPr="0070756D">
        <w:t xml:space="preserve"> </w:t>
      </w:r>
      <w:r>
        <w:t>Willie Hamilton,</w:t>
      </w:r>
      <w:r w:rsidRPr="005D5294">
        <w:rPr>
          <w:vertAlign w:val="superscript"/>
        </w:rPr>
        <w:t>5</w:t>
      </w:r>
      <w:r>
        <w:t xml:space="preserve"> Andrew J. Carr,</w:t>
      </w:r>
      <w:r w:rsidRPr="005D5294">
        <w:rPr>
          <w:vertAlign w:val="superscript"/>
        </w:rPr>
        <w:t>1</w:t>
      </w:r>
      <w:r>
        <w:t xml:space="preserve"> </w:t>
      </w:r>
      <w:r w:rsidRPr="0070756D">
        <w:t>Sarah E. Lamb</w:t>
      </w:r>
      <w:r w:rsidRPr="009A65D4">
        <w:rPr>
          <w:vertAlign w:val="superscript"/>
        </w:rPr>
        <w:t>1</w:t>
      </w:r>
      <w:r w:rsidRPr="0070756D">
        <w:t xml:space="preserve"> </w:t>
      </w:r>
    </w:p>
    <w:p w14:paraId="0AE61644" w14:textId="77777777" w:rsidR="00292ADD" w:rsidRDefault="00292ADD" w:rsidP="00292ADD">
      <w:pPr>
        <w:spacing w:after="0" w:line="360" w:lineRule="auto"/>
      </w:pPr>
    </w:p>
    <w:p w14:paraId="37F0F7C2" w14:textId="77777777" w:rsidR="00292ADD" w:rsidRPr="0070756D" w:rsidRDefault="00292ADD" w:rsidP="00292ADD">
      <w:pPr>
        <w:spacing w:after="0" w:line="360" w:lineRule="auto"/>
      </w:pPr>
      <w:r w:rsidRPr="0070756D">
        <w:t xml:space="preserve"> </w:t>
      </w:r>
    </w:p>
    <w:p w14:paraId="325DAB23" w14:textId="77777777" w:rsidR="00292ADD" w:rsidRPr="009A65D4" w:rsidRDefault="00292ADD" w:rsidP="00292ADD">
      <w:pPr>
        <w:spacing w:after="0" w:line="360" w:lineRule="auto"/>
      </w:pPr>
      <w:r w:rsidRPr="009A65D4">
        <w:rPr>
          <w:vertAlign w:val="superscript"/>
        </w:rPr>
        <w:t>1</w:t>
      </w:r>
      <w:r w:rsidRPr="009A65D4">
        <w:t>Nuffield Department of Orthopaedics, Rheumatology and Musculoskeletal Sciences, University of Oxford, Oxford, UK</w:t>
      </w:r>
    </w:p>
    <w:p w14:paraId="4E7B3980" w14:textId="77777777" w:rsidR="00292ADD" w:rsidRPr="009A65D4" w:rsidRDefault="00292ADD" w:rsidP="00292ADD">
      <w:pPr>
        <w:spacing w:after="0" w:line="360" w:lineRule="auto"/>
      </w:pPr>
      <w:r w:rsidRPr="009A65D4">
        <w:rPr>
          <w:vertAlign w:val="superscript"/>
        </w:rPr>
        <w:t>2</w:t>
      </w:r>
      <w:r w:rsidRPr="009A65D4">
        <w:t>Royal National Orthopaedic Hospital NHS Trust, Stanmore, Middlesex, UK</w:t>
      </w:r>
    </w:p>
    <w:p w14:paraId="6859D0E5" w14:textId="77777777" w:rsidR="00292ADD" w:rsidRPr="009A65D4" w:rsidRDefault="00292ADD" w:rsidP="00292ADD">
      <w:pPr>
        <w:spacing w:after="0" w:line="360" w:lineRule="auto"/>
      </w:pPr>
      <w:r w:rsidRPr="009A65D4">
        <w:rPr>
          <w:vertAlign w:val="superscript"/>
        </w:rPr>
        <w:t>3</w:t>
      </w:r>
      <w:r w:rsidRPr="009A65D4">
        <w:t>Primary Care and Health Sciences, Keele University, Keele, UK</w:t>
      </w:r>
    </w:p>
    <w:p w14:paraId="58AFC286" w14:textId="77777777" w:rsidR="00292ADD" w:rsidRDefault="00292ADD" w:rsidP="00292ADD">
      <w:pPr>
        <w:spacing w:after="0" w:line="360" w:lineRule="auto"/>
      </w:pPr>
      <w:r w:rsidRPr="009A65D4">
        <w:rPr>
          <w:vertAlign w:val="superscript"/>
        </w:rPr>
        <w:t>4</w:t>
      </w:r>
      <w:r w:rsidRPr="009A65D4">
        <w:t>Oxford University Hospitals NHS</w:t>
      </w:r>
      <w:r>
        <w:t xml:space="preserve"> Foundation</w:t>
      </w:r>
      <w:r w:rsidRPr="009A65D4">
        <w:t xml:space="preserve"> Trust, Oxford, UK</w:t>
      </w:r>
    </w:p>
    <w:p w14:paraId="69C666A5" w14:textId="77777777" w:rsidR="00292ADD" w:rsidRPr="009A65D4" w:rsidRDefault="00292ADD" w:rsidP="00292ADD">
      <w:pPr>
        <w:spacing w:after="0" w:line="360" w:lineRule="auto"/>
      </w:pPr>
      <w:r w:rsidRPr="005D5294">
        <w:rPr>
          <w:vertAlign w:val="superscript"/>
        </w:rPr>
        <w:t>5</w:t>
      </w:r>
      <w:r>
        <w:t>Institute of Health Research, University of Exeter, Exeter, UK</w:t>
      </w:r>
    </w:p>
    <w:p w14:paraId="7B5CAB38" w14:textId="77777777" w:rsidR="00292ADD" w:rsidRDefault="00292ADD" w:rsidP="00292ADD">
      <w:pPr>
        <w:spacing w:after="160" w:line="360" w:lineRule="auto"/>
        <w:rPr>
          <w:b/>
        </w:rPr>
      </w:pPr>
    </w:p>
    <w:p w14:paraId="2D217709" w14:textId="77777777" w:rsidR="00292ADD" w:rsidRDefault="00292ADD" w:rsidP="00292ADD">
      <w:pPr>
        <w:spacing w:after="160" w:line="360" w:lineRule="auto"/>
      </w:pPr>
      <w:r w:rsidRPr="00830592">
        <w:t>*corresponding author</w:t>
      </w:r>
    </w:p>
    <w:p w14:paraId="77E05920" w14:textId="77777777" w:rsidR="00292ADD" w:rsidRDefault="00292ADD" w:rsidP="00292ADD">
      <w:pPr>
        <w:spacing w:after="160" w:line="360" w:lineRule="auto"/>
        <w:rPr>
          <w:rStyle w:val="Hyperlink"/>
        </w:rPr>
      </w:pPr>
      <w:r>
        <w:t xml:space="preserve">Email: </w:t>
      </w:r>
      <w:hyperlink r:id="rId8" w:history="1">
        <w:r w:rsidRPr="00922D81">
          <w:rPr>
            <w:rStyle w:val="Hyperlink"/>
          </w:rPr>
          <w:t>david.keene@ndorms.ox.ac.uk</w:t>
        </w:r>
      </w:hyperlink>
    </w:p>
    <w:p w14:paraId="74C81E0D" w14:textId="77777777" w:rsidR="00292ADD" w:rsidRDefault="00292ADD" w:rsidP="00292ADD">
      <w:pPr>
        <w:spacing w:after="160" w:line="360" w:lineRule="auto"/>
      </w:pPr>
      <w:r>
        <w:t>Twitter: @davidkeenePT</w:t>
      </w:r>
    </w:p>
    <w:p w14:paraId="3C35DB9F" w14:textId="77777777" w:rsidR="00292ADD" w:rsidRDefault="00292ADD" w:rsidP="00292ADD">
      <w:pPr>
        <w:spacing w:after="160" w:line="360" w:lineRule="auto"/>
      </w:pPr>
      <w:r>
        <w:t>Address: Kadoorie Research Centre, University of Oxford, John Radcliffe Hospital, Oxford, United Kingdom, OX3 9DU</w:t>
      </w:r>
    </w:p>
    <w:p w14:paraId="7937492F" w14:textId="77777777" w:rsidR="00292ADD" w:rsidRDefault="00292ADD" w:rsidP="00292ADD">
      <w:r w:rsidRPr="00595B17">
        <w:t>Word Count: 3458</w:t>
      </w:r>
    </w:p>
    <w:p w14:paraId="58FF9BE4" w14:textId="77777777" w:rsidR="00292ADD" w:rsidRDefault="00292ADD" w:rsidP="00292ADD"/>
    <w:p w14:paraId="610C5191" w14:textId="77777777" w:rsidR="00292ADD" w:rsidRDefault="00292ADD" w:rsidP="00292ADD">
      <w:pPr>
        <w:spacing w:after="160" w:line="360" w:lineRule="auto"/>
        <w:rPr>
          <w:b/>
        </w:rPr>
      </w:pPr>
      <w:r>
        <w:rPr>
          <w:b/>
        </w:rPr>
        <w:t>Ethical Approval</w:t>
      </w:r>
    </w:p>
    <w:p w14:paraId="30A21C6A" w14:textId="77777777" w:rsidR="00292ADD" w:rsidRPr="008A04D8" w:rsidRDefault="00292ADD" w:rsidP="00292ADD">
      <w:pPr>
        <w:spacing w:after="160" w:line="360" w:lineRule="auto"/>
        <w:rPr>
          <w:b/>
        </w:rPr>
      </w:pPr>
      <w:r w:rsidRPr="008A04D8">
        <w:rPr>
          <w:rFonts w:cs="HelveticaNeueLTStd-Cn"/>
          <w:color w:val="000000"/>
        </w:rPr>
        <w:t>Berkshire B Research Ethics Committee (REC: 16/SC/0508).</w:t>
      </w:r>
    </w:p>
    <w:p w14:paraId="5628E832" w14:textId="77777777" w:rsidR="00292ADD" w:rsidRDefault="00292ADD" w:rsidP="00292ADD">
      <w:pPr>
        <w:spacing w:after="160" w:line="360" w:lineRule="auto"/>
        <w:jc w:val="both"/>
        <w:rPr>
          <w:b/>
        </w:rPr>
      </w:pPr>
      <w:r w:rsidRPr="00754F25">
        <w:rPr>
          <w:b/>
        </w:rPr>
        <w:t xml:space="preserve">Funding </w:t>
      </w:r>
    </w:p>
    <w:p w14:paraId="7A60B042" w14:textId="77777777" w:rsidR="00292ADD" w:rsidRPr="00E601F6" w:rsidRDefault="00292ADD" w:rsidP="00292ADD">
      <w:pPr>
        <w:spacing w:after="160" w:line="360" w:lineRule="auto"/>
        <w:jc w:val="both"/>
      </w:pPr>
      <w:r w:rsidRPr="00E601F6">
        <w:t>This research is funded by the National Institute of Health Research Health Technology Assessment Programme (15/26/06).</w:t>
      </w:r>
      <w:r>
        <w:t xml:space="preserve"> </w:t>
      </w:r>
      <w:r w:rsidRPr="009316C7">
        <w:t>The report was supported by the NIHR Biomedical Research Centre, Oxford. Professor Lamb receives funding from the NIHR Collaboration for Leadership in Applied Health Research and Care Oxford at Oxf</w:t>
      </w:r>
      <w:r>
        <w:t>ord Health NHS Foundation Trust and Dr Keene is supported by an NIHR Post-Doctoral Fellowship</w:t>
      </w:r>
      <w:r w:rsidRPr="009316C7">
        <w:t xml:space="preserve"> </w:t>
      </w:r>
      <w:r>
        <w:t>(</w:t>
      </w:r>
      <w:r w:rsidRPr="009316C7">
        <w:t>PDF-2016-09-056).</w:t>
      </w:r>
      <w:r>
        <w:t xml:space="preserve"> Professor Carr receives funding from the NIHR, the Wellcome Trust, the Engineering and Physical Sciences Research Council and the Medical Research Council. </w:t>
      </w:r>
    </w:p>
    <w:p w14:paraId="6A56DBF8" w14:textId="77777777" w:rsidR="00292ADD" w:rsidRDefault="00292ADD" w:rsidP="00292ADD"/>
    <w:p w14:paraId="2141AD03" w14:textId="77777777" w:rsidR="00292ADD" w:rsidRDefault="00292ADD" w:rsidP="00292ADD">
      <w:pPr>
        <w:spacing w:after="160" w:line="360" w:lineRule="auto"/>
        <w:rPr>
          <w:b/>
        </w:rPr>
      </w:pPr>
      <w:r>
        <w:rPr>
          <w:b/>
        </w:rPr>
        <w:t>Acknowledgments</w:t>
      </w:r>
    </w:p>
    <w:p w14:paraId="6F96FF7D" w14:textId="77777777" w:rsidR="00292ADD" w:rsidRPr="00E601F6" w:rsidRDefault="00292ADD" w:rsidP="00292ADD">
      <w:pPr>
        <w:spacing w:after="160" w:line="360" w:lineRule="auto"/>
        <w:jc w:val="both"/>
      </w:pPr>
      <w:r w:rsidRPr="00500176">
        <w:t>We acknowledge English language editing by Dr Jennifer A de Beyer of the Centre for Statistics in Medicine (University of Oxford), Deborah Brown (University of Oxford) for contributing to the development of the intervention materials, and Iveta Simera, Richard Goodier and Jean Millar (Patient and Public Involvement representatives) for reviewing the GRASP trial patient-facing materials.</w:t>
      </w:r>
      <w:r>
        <w:t xml:space="preserve"> </w:t>
      </w:r>
    </w:p>
    <w:p w14:paraId="0ED44F7B" w14:textId="77777777" w:rsidR="00292ADD" w:rsidRDefault="00292ADD" w:rsidP="00292ADD">
      <w:pPr>
        <w:keepNext/>
        <w:spacing w:after="160" w:line="360" w:lineRule="auto"/>
        <w:jc w:val="both"/>
        <w:rPr>
          <w:b/>
        </w:rPr>
      </w:pPr>
      <w:r>
        <w:rPr>
          <w:b/>
        </w:rPr>
        <w:t>GRASP intervention development stakeholder meeting delegates:</w:t>
      </w:r>
    </w:p>
    <w:p w14:paraId="01F9D8E9" w14:textId="77777777" w:rsidR="00292ADD" w:rsidRPr="00067A60" w:rsidRDefault="00292ADD" w:rsidP="00292ADD">
      <w:pPr>
        <w:spacing w:after="160" w:line="360" w:lineRule="auto"/>
        <w:jc w:val="both"/>
        <w:rPr>
          <w:b/>
        </w:rPr>
      </w:pPr>
      <w:r w:rsidRPr="00E601F6">
        <w:t>Marcus Bateman</w:t>
      </w:r>
      <w:r>
        <w:t xml:space="preserve"> (</w:t>
      </w:r>
      <w:r w:rsidRPr="00E35327">
        <w:t>Derby Teaching Hospitals NHS Foundation Trust</w:t>
      </w:r>
      <w:r>
        <w:t>)</w:t>
      </w:r>
      <w:r w:rsidRPr="00E601F6">
        <w:t>, Graham Boniface</w:t>
      </w:r>
      <w:r>
        <w:t xml:space="preserve"> (University of Oxford)</w:t>
      </w:r>
      <w:r w:rsidRPr="00E601F6">
        <w:t>, Debbie Brown</w:t>
      </w:r>
      <w:r>
        <w:t xml:space="preserve"> (University of Oxford)</w:t>
      </w:r>
      <w:r w:rsidRPr="00E601F6">
        <w:t>, Suzanne Folley</w:t>
      </w:r>
      <w:r>
        <w:t xml:space="preserve"> (East Lancashire Hospitals NHS Trust)</w:t>
      </w:r>
      <w:r w:rsidRPr="00E601F6">
        <w:t>, Beth Fordham</w:t>
      </w:r>
      <w:r>
        <w:t xml:space="preserve"> (University of Oxford)</w:t>
      </w:r>
      <w:r w:rsidRPr="00E601F6">
        <w:t>, Jo Gibson</w:t>
      </w:r>
      <w:r>
        <w:t xml:space="preserve"> (</w:t>
      </w:r>
      <w:r w:rsidRPr="00E35327">
        <w:t>Royal Liverpool and Broadgreen University Hospitals NHS Trust</w:t>
      </w:r>
      <w:r>
        <w:t>)</w:t>
      </w:r>
      <w:r w:rsidRPr="00E601F6">
        <w:t>, Richard Goodier</w:t>
      </w:r>
      <w:r>
        <w:t xml:space="preserve"> (Patient and Public Involvement representative)</w:t>
      </w:r>
      <w:r w:rsidRPr="00E601F6">
        <w:t>, Sean Gove</w:t>
      </w:r>
      <w:r>
        <w:t xml:space="preserve"> (Bristol Community Health)</w:t>
      </w:r>
      <w:r w:rsidRPr="00E601F6">
        <w:t>, Zara Hansen</w:t>
      </w:r>
      <w:r>
        <w:t xml:space="preserve"> (University of Oxford)</w:t>
      </w:r>
      <w:r w:rsidRPr="00E601F6">
        <w:t>, Peter Heine</w:t>
      </w:r>
      <w:r>
        <w:t xml:space="preserve"> (University of Oxford)</w:t>
      </w:r>
      <w:r w:rsidRPr="00E601F6">
        <w:t xml:space="preserve">, </w:t>
      </w:r>
      <w:r>
        <w:t xml:space="preserve">Sally Hopewell (University of Oxford), </w:t>
      </w:r>
      <w:r w:rsidRPr="00E601F6">
        <w:t>Richard Husselbee</w:t>
      </w:r>
      <w:r>
        <w:t xml:space="preserve"> (</w:t>
      </w:r>
      <w:r w:rsidRPr="005544C5">
        <w:t>Birmingham Community Healthcare NHS Trust</w:t>
      </w:r>
      <w:r>
        <w:t>)</w:t>
      </w:r>
      <w:r w:rsidRPr="00E601F6">
        <w:t>, Anju Jaggi</w:t>
      </w:r>
      <w:r>
        <w:t xml:space="preserve"> (</w:t>
      </w:r>
      <w:r w:rsidRPr="009A65D4">
        <w:t>Royal National Orthopaedic Hospital NHS Trust</w:t>
      </w:r>
      <w:r>
        <w:t>)</w:t>
      </w:r>
      <w:r w:rsidRPr="00E601F6">
        <w:t>, Gill Jones</w:t>
      </w:r>
      <w:r>
        <w:t xml:space="preserve"> (Oxford Health NHS Foundation Trust)</w:t>
      </w:r>
      <w:r w:rsidRPr="00E601F6">
        <w:t>, Harry Kardamilas</w:t>
      </w:r>
      <w:r w:rsidRPr="00E35327">
        <w:t xml:space="preserve"> </w:t>
      </w:r>
      <w:r>
        <w:t>(</w:t>
      </w:r>
      <w:r w:rsidRPr="00E35327">
        <w:t>Bucks Musculos</w:t>
      </w:r>
      <w:r>
        <w:t>keletal Intergrated Care Service, Care UK)</w:t>
      </w:r>
      <w:r w:rsidRPr="00E601F6">
        <w:t xml:space="preserve">, </w:t>
      </w:r>
      <w:r>
        <w:t xml:space="preserve">David Keene (University of Oxford), </w:t>
      </w:r>
      <w:r w:rsidRPr="00E601F6">
        <w:t>Chris Littlewood</w:t>
      </w:r>
      <w:r>
        <w:t xml:space="preserve"> (Keele University)</w:t>
      </w:r>
      <w:r w:rsidRPr="00E601F6">
        <w:t>, Caroline Miller</w:t>
      </w:r>
      <w:r>
        <w:t xml:space="preserve"> (University Hospitals Birmingham NHS Foundation Trust)</w:t>
      </w:r>
      <w:r w:rsidRPr="00E601F6">
        <w:t>, Michelle Moynihan</w:t>
      </w:r>
      <w:r>
        <w:t xml:space="preserve"> (Oxford University Hospitals NHS Foundation Trust)</w:t>
      </w:r>
      <w:r w:rsidRPr="00E601F6">
        <w:t>, Peter O’Hara</w:t>
      </w:r>
      <w:r>
        <w:t xml:space="preserve"> (Patient and Public Involvement representative)</w:t>
      </w:r>
      <w:r w:rsidRPr="00E601F6">
        <w:t>, Iveta Simera</w:t>
      </w:r>
      <w:r>
        <w:t xml:space="preserve"> (Patient and Public Involvement representative)</w:t>
      </w:r>
      <w:r w:rsidRPr="00E601F6">
        <w:t>, Yogita Stokes</w:t>
      </w:r>
      <w:r>
        <w:t xml:space="preserve"> (</w:t>
      </w:r>
      <w:r w:rsidRPr="005544C5">
        <w:t>Sandwell and West Birmingham Hospitals NHS Trust</w:t>
      </w:r>
      <w:r>
        <w:t>)</w:t>
      </w:r>
      <w:r w:rsidRPr="00E601F6">
        <w:t>, Georgina Taylor</w:t>
      </w:r>
      <w:r>
        <w:t xml:space="preserve"> (Oxford University Hospitals NHS Foundation Trust)</w:t>
      </w:r>
      <w:r w:rsidRPr="00E601F6">
        <w:t>, Helen Thompson</w:t>
      </w:r>
      <w:r>
        <w:t xml:space="preserve"> (East Lancashire Hospitals NHS Trust)</w:t>
      </w:r>
      <w:r w:rsidRPr="00E601F6">
        <w:t>, Esther Williamson</w:t>
      </w:r>
      <w:r>
        <w:t xml:space="preserve"> (University of Oxford)</w:t>
      </w:r>
      <w:r w:rsidRPr="00E601F6">
        <w:t>, Elaine Willmore</w:t>
      </w:r>
      <w:r>
        <w:t xml:space="preserve"> (</w:t>
      </w:r>
      <w:r w:rsidRPr="00E34687">
        <w:t>Gloucestershire</w:t>
      </w:r>
      <w:r>
        <w:t xml:space="preserve"> Hospitals NHS Foundation Trust).</w:t>
      </w:r>
      <w:r w:rsidRPr="00E601F6">
        <w:t xml:space="preserve"> </w:t>
      </w:r>
      <w:r>
        <w:t>Special thanks to Katie Chegwin (University of Oxford) for helping co-ordinate this meeting.</w:t>
      </w:r>
    </w:p>
    <w:p w14:paraId="69031119" w14:textId="77777777" w:rsidR="00292ADD" w:rsidRDefault="00292ADD" w:rsidP="00292ADD">
      <w:pPr>
        <w:spacing w:after="160" w:line="360" w:lineRule="auto"/>
        <w:jc w:val="both"/>
        <w:rPr>
          <w:b/>
        </w:rPr>
      </w:pPr>
      <w:r>
        <w:rPr>
          <w:b/>
        </w:rPr>
        <w:t>GRASP Internal Pilot Sites (Principal Investigator, organisation)</w:t>
      </w:r>
    </w:p>
    <w:p w14:paraId="35B3DD9A" w14:textId="77777777" w:rsidR="00292ADD" w:rsidRDefault="00292ADD" w:rsidP="00292ADD">
      <w:r w:rsidRPr="007D1C32">
        <w:t>Marcus Bateman</w:t>
      </w:r>
      <w:r>
        <w:t xml:space="preserve"> (</w:t>
      </w:r>
      <w:r w:rsidRPr="00E35327">
        <w:t>Derby Teaching Hospitals NHS Foundation Trust</w:t>
      </w:r>
      <w:r>
        <w:t xml:space="preserve">); </w:t>
      </w:r>
      <w:r w:rsidRPr="00E601F6">
        <w:t>Helen Thompson</w:t>
      </w:r>
      <w:r>
        <w:t xml:space="preserve"> (</w:t>
      </w:r>
      <w:r w:rsidRPr="00E34687">
        <w:t>East Lancashire Hospitals NHS Trust</w:t>
      </w:r>
      <w:r>
        <w:t xml:space="preserve">); </w:t>
      </w:r>
      <w:r w:rsidRPr="00E601F6">
        <w:t xml:space="preserve">Elaine Willmore </w:t>
      </w:r>
      <w:r>
        <w:t>(</w:t>
      </w:r>
      <w:r w:rsidRPr="00E34687">
        <w:t>Gloucestershire</w:t>
      </w:r>
      <w:r>
        <w:t xml:space="preserve"> Hospitals NHS Foundation Trust).</w:t>
      </w:r>
    </w:p>
    <w:p w14:paraId="070F9952" w14:textId="68F2E6E8" w:rsidR="0060496E" w:rsidRDefault="0060496E" w:rsidP="00830592">
      <w:pPr>
        <w:spacing w:after="0" w:line="360" w:lineRule="auto"/>
        <w:jc w:val="both"/>
        <w:outlineLvl w:val="0"/>
        <w:rPr>
          <w:b/>
        </w:rPr>
      </w:pPr>
      <w:bookmarkStart w:id="0" w:name="_GoBack"/>
      <w:bookmarkEnd w:id="0"/>
      <w:r w:rsidRPr="0060496E">
        <w:rPr>
          <w:b/>
        </w:rPr>
        <w:t>Contribution of the Pape</w:t>
      </w:r>
      <w:r>
        <w:rPr>
          <w:b/>
        </w:rPr>
        <w:t>r</w:t>
      </w:r>
    </w:p>
    <w:p w14:paraId="4FD24402" w14:textId="77777777" w:rsidR="0060496E" w:rsidRPr="00E601F6" w:rsidRDefault="0060496E" w:rsidP="0060496E">
      <w:pPr>
        <w:pStyle w:val="ListParagraph"/>
        <w:numPr>
          <w:ilvl w:val="0"/>
          <w:numId w:val="19"/>
        </w:numPr>
        <w:spacing w:after="0" w:line="360" w:lineRule="auto"/>
        <w:jc w:val="both"/>
        <w:rPr>
          <w:b/>
        </w:rPr>
      </w:pPr>
      <w:r>
        <w:t xml:space="preserve">The Getting it Right: Addressing Shoulder Pain (GRASP) trial is a </w:t>
      </w:r>
      <w:r w:rsidRPr="00241DA8">
        <w:t>large</w:t>
      </w:r>
      <w:r>
        <w:t>-</w:t>
      </w:r>
      <w:r w:rsidRPr="00241DA8">
        <w:t>scale</w:t>
      </w:r>
      <w:r>
        <w:t>,</w:t>
      </w:r>
      <w:r w:rsidRPr="00241DA8">
        <w:t xml:space="preserve"> multicentre</w:t>
      </w:r>
      <w:r>
        <w:t>,</w:t>
      </w:r>
      <w:r w:rsidRPr="00241DA8">
        <w:t xml:space="preserve"> randomised controlled </w:t>
      </w:r>
      <w:r>
        <w:t xml:space="preserve">trial </w:t>
      </w:r>
      <w:r w:rsidRPr="00241DA8">
        <w:t>investigat</w:t>
      </w:r>
      <w:r>
        <w:t>ing</w:t>
      </w:r>
      <w:r w:rsidRPr="00241DA8">
        <w:t xml:space="preserve"> the clinical and cost</w:t>
      </w:r>
      <w:r>
        <w:t>-</w:t>
      </w:r>
      <w:r w:rsidRPr="00241DA8">
        <w:t>effectiveness of</w:t>
      </w:r>
      <w:r>
        <w:t xml:space="preserve"> a </w:t>
      </w:r>
      <w:r w:rsidRPr="00241DA8">
        <w:t>progressive exercise</w:t>
      </w:r>
      <w:r>
        <w:t xml:space="preserve"> intervention</w:t>
      </w:r>
      <w:r w:rsidRPr="00241DA8">
        <w:t xml:space="preserve"> </w:t>
      </w:r>
      <w:r>
        <w:t>versus</w:t>
      </w:r>
      <w:r w:rsidRPr="00241DA8">
        <w:t xml:space="preserve"> </w:t>
      </w:r>
      <w:r>
        <w:t xml:space="preserve">a </w:t>
      </w:r>
      <w:r w:rsidRPr="00241DA8">
        <w:t>best</w:t>
      </w:r>
      <w:r>
        <w:t>-</w:t>
      </w:r>
      <w:r w:rsidRPr="00241DA8">
        <w:t>practice advice</w:t>
      </w:r>
      <w:r>
        <w:t xml:space="preserve"> intervention</w:t>
      </w:r>
      <w:r w:rsidRPr="00241DA8">
        <w:t>, with or without corticosteroid injection, for treat</w:t>
      </w:r>
      <w:r>
        <w:t>ing people with a rotator cuff disorder.</w:t>
      </w:r>
    </w:p>
    <w:p w14:paraId="5087D2EC" w14:textId="77777777" w:rsidR="0060496E" w:rsidRPr="00410015" w:rsidRDefault="0060496E" w:rsidP="0060496E">
      <w:pPr>
        <w:pStyle w:val="ListParagraph"/>
        <w:numPr>
          <w:ilvl w:val="0"/>
          <w:numId w:val="19"/>
        </w:numPr>
        <w:spacing w:after="0" w:line="360" w:lineRule="auto"/>
        <w:jc w:val="both"/>
        <w:rPr>
          <w:b/>
        </w:rPr>
      </w:pPr>
      <w:r>
        <w:t xml:space="preserve">Interventions were developed using the </w:t>
      </w:r>
      <w:r w:rsidRPr="003266F9">
        <w:t>Medical Research Council guidance</w:t>
      </w:r>
      <w:r>
        <w:t xml:space="preserve"> on complex interventions, and included a </w:t>
      </w:r>
      <w:r w:rsidRPr="00A018B0">
        <w:t xml:space="preserve">stakeholder meeting of </w:t>
      </w:r>
      <w:r>
        <w:t>26</w:t>
      </w:r>
      <w:r w:rsidRPr="00A018B0">
        <w:t xml:space="preserve"> </w:t>
      </w:r>
      <w:r w:rsidRPr="00E8430A">
        <w:t>clinicians</w:t>
      </w:r>
      <w:r w:rsidRPr="00A018B0">
        <w:t xml:space="preserve">, </w:t>
      </w:r>
      <w:r w:rsidRPr="00E8430A">
        <w:t>researchers</w:t>
      </w:r>
      <w:r>
        <w:t>,</w:t>
      </w:r>
      <w:r w:rsidRPr="00A018B0">
        <w:t xml:space="preserve"> and patient representatives</w:t>
      </w:r>
      <w:r>
        <w:t>.</w:t>
      </w:r>
    </w:p>
    <w:p w14:paraId="05B38B8B" w14:textId="77777777" w:rsidR="0060496E" w:rsidRPr="00B02911" w:rsidRDefault="0060496E" w:rsidP="0060496E">
      <w:pPr>
        <w:pStyle w:val="ListParagraph"/>
        <w:numPr>
          <w:ilvl w:val="0"/>
          <w:numId w:val="19"/>
        </w:numPr>
        <w:spacing w:after="0" w:line="360" w:lineRule="auto"/>
        <w:jc w:val="both"/>
        <w:outlineLvl w:val="0"/>
        <w:rPr>
          <w:b/>
        </w:rPr>
      </w:pPr>
      <w:r>
        <w:t>The best-practice advice (1 session) and progressive exercise (</w:t>
      </w:r>
      <w:r w:rsidRPr="00410015">
        <w:rPr>
          <w:rFonts w:cstheme="minorHAnsi"/>
        </w:rPr>
        <w:t>≤</w:t>
      </w:r>
      <w:r>
        <w:t xml:space="preserve">6 sessions over 16 weeks) interventions both involve face-to-face, one-to-one physiotherapist appointments and include self-management advice, home-exercise instruction, and behaviour-change strategies to target exercise adherence. </w:t>
      </w:r>
    </w:p>
    <w:p w14:paraId="7AC8F424" w14:textId="094FD11A" w:rsidR="0060496E" w:rsidRPr="0060496E" w:rsidRDefault="0060496E" w:rsidP="0060496E">
      <w:pPr>
        <w:pStyle w:val="ListParagraph"/>
        <w:numPr>
          <w:ilvl w:val="0"/>
          <w:numId w:val="19"/>
        </w:numPr>
        <w:spacing w:after="0" w:line="360" w:lineRule="auto"/>
        <w:jc w:val="both"/>
        <w:outlineLvl w:val="0"/>
        <w:rPr>
          <w:b/>
        </w:rPr>
      </w:pPr>
      <w:r w:rsidRPr="00E601F6">
        <w:t xml:space="preserve">The </w:t>
      </w:r>
      <w:r>
        <w:t xml:space="preserve">results of the </w:t>
      </w:r>
      <w:r w:rsidRPr="00E601F6">
        <w:t>GRASP trial</w:t>
      </w:r>
      <w:r>
        <w:t xml:space="preserve"> are anticipated in 2020</w:t>
      </w:r>
      <w:r w:rsidRPr="00E601F6">
        <w:t>. This large scale evaluation on 704 participants will provide high quality evidence to</w:t>
      </w:r>
      <w:r>
        <w:t xml:space="preserve"> best</w:t>
      </w:r>
      <w:r w:rsidRPr="00E601F6">
        <w:t xml:space="preserve"> inform clinical practice</w:t>
      </w:r>
      <w:r>
        <w:t xml:space="preserve"> for the management of people with shoulder pain due to a rotator cuff disorder</w:t>
      </w:r>
      <w:r w:rsidRPr="00E601F6">
        <w:t xml:space="preserve">. </w:t>
      </w:r>
    </w:p>
    <w:p w14:paraId="0A4B0264" w14:textId="77777777" w:rsidR="0060496E" w:rsidRPr="00410015" w:rsidRDefault="0060496E" w:rsidP="0060496E">
      <w:pPr>
        <w:pStyle w:val="ListParagraph"/>
        <w:numPr>
          <w:ilvl w:val="0"/>
          <w:numId w:val="20"/>
        </w:numPr>
        <w:spacing w:after="0" w:line="360" w:lineRule="auto"/>
        <w:jc w:val="both"/>
      </w:pPr>
      <w:r w:rsidRPr="00E601F6">
        <w:t xml:space="preserve">A critical </w:t>
      </w:r>
      <w:r>
        <w:t>stage of</w:t>
      </w:r>
      <w:r w:rsidRPr="00E601F6">
        <w:t xml:space="preserve"> evaluating the complex interventions </w:t>
      </w:r>
      <w:r>
        <w:t xml:space="preserve">in the GRASP trial </w:t>
      </w:r>
      <w:r w:rsidRPr="00E601F6">
        <w:t xml:space="preserve">is ensuring </w:t>
      </w:r>
      <w:r>
        <w:t>details</w:t>
      </w:r>
      <w:r w:rsidRPr="00E601F6">
        <w:t xml:space="preserve"> of the development and content of the interventions are available to clinicians and researchers</w:t>
      </w:r>
      <w:r>
        <w:t xml:space="preserve"> to facilitate their implementation</w:t>
      </w:r>
      <w:r w:rsidRPr="00E601F6">
        <w:t>.</w:t>
      </w:r>
    </w:p>
    <w:p w14:paraId="5C8FAC6E" w14:textId="77777777" w:rsidR="0060496E" w:rsidRDefault="0060496E" w:rsidP="00830592">
      <w:pPr>
        <w:spacing w:after="0" w:line="360" w:lineRule="auto"/>
        <w:jc w:val="both"/>
        <w:outlineLvl w:val="0"/>
        <w:rPr>
          <w:b/>
        </w:rPr>
      </w:pPr>
    </w:p>
    <w:p w14:paraId="669CDE0E" w14:textId="36F3FF31" w:rsidR="00595B17" w:rsidRDefault="008735BF" w:rsidP="0060496E">
      <w:pPr>
        <w:spacing w:after="0" w:line="360" w:lineRule="auto"/>
        <w:jc w:val="both"/>
        <w:outlineLvl w:val="0"/>
        <w:rPr>
          <w:b/>
        </w:rPr>
      </w:pPr>
      <w:r w:rsidRPr="008735BF">
        <w:rPr>
          <w:b/>
        </w:rPr>
        <w:t>Keywords</w:t>
      </w:r>
      <w:r>
        <w:rPr>
          <w:b/>
        </w:rPr>
        <w:t xml:space="preserve">: </w:t>
      </w:r>
      <w:r w:rsidRPr="008735BF">
        <w:t>Shoulder Pain, Exercise, Clinical Trial</w:t>
      </w:r>
      <w:r w:rsidR="00595B17">
        <w:rPr>
          <w:b/>
        </w:rPr>
        <w:br w:type="page"/>
      </w:r>
    </w:p>
    <w:p w14:paraId="3EECD145" w14:textId="03FEF22A" w:rsidR="000F1ABC" w:rsidRPr="00241DA8" w:rsidRDefault="000159DB" w:rsidP="00830592">
      <w:pPr>
        <w:spacing w:after="0" w:line="360" w:lineRule="auto"/>
        <w:jc w:val="both"/>
        <w:outlineLvl w:val="0"/>
        <w:rPr>
          <w:b/>
        </w:rPr>
      </w:pPr>
      <w:r w:rsidRPr="00241DA8">
        <w:rPr>
          <w:b/>
        </w:rPr>
        <w:lastRenderedPageBreak/>
        <w:t xml:space="preserve">Introduction </w:t>
      </w:r>
    </w:p>
    <w:p w14:paraId="3909C135" w14:textId="1FF8CF1A" w:rsidR="0093472F" w:rsidRPr="00241DA8" w:rsidRDefault="001E1352" w:rsidP="00830592">
      <w:pPr>
        <w:spacing w:after="0" w:line="360" w:lineRule="auto"/>
        <w:jc w:val="both"/>
        <w:rPr>
          <w:rFonts w:eastAsiaTheme="minorEastAsia" w:cs="Times New Roman"/>
          <w:bCs/>
          <w:color w:val="000000"/>
          <w:lang w:eastAsia="en-GB"/>
        </w:rPr>
      </w:pPr>
      <w:r>
        <w:t>Shoulder pain is very common</w:t>
      </w:r>
      <w:r w:rsidR="00FE372D">
        <w:t>, a</w:t>
      </w:r>
      <w:r>
        <w:t xml:space="preserve">nnually </w:t>
      </w:r>
      <w:r w:rsidRPr="004E2C79">
        <w:rPr>
          <w:rFonts w:eastAsiaTheme="minorEastAsia" w:cs="Times New Roman"/>
          <w:bCs/>
          <w:color w:val="000000"/>
        </w:rPr>
        <w:t>around 1% of adults over 45 in primary care present with a new episode of shoulder pain</w:t>
      </w:r>
      <w:r w:rsidR="00260A31">
        <w:rPr>
          <w:rFonts w:eastAsiaTheme="minorEastAsia" w:cs="Times New Roman"/>
          <w:bCs/>
          <w:color w:val="000000"/>
        </w:rPr>
        <w:t>,</w:t>
      </w:r>
      <w:r w:rsidR="00FE372D" w:rsidRPr="00FE372D">
        <w:rPr>
          <w:rFonts w:eastAsiaTheme="minorEastAsia" w:cs="Times New Roman"/>
          <w:bCs/>
          <w:color w:val="000000"/>
        </w:rPr>
        <w:fldChar w:fldCharType="begin"/>
      </w:r>
      <w:r w:rsidR="0060496E">
        <w:rPr>
          <w:rFonts w:eastAsiaTheme="minorEastAsia" w:cs="Times New Roman"/>
          <w:bCs/>
          <w:color w:val="000000"/>
        </w:rPr>
        <w:instrText xml:space="preserve"> ADDIN EN.CITE &lt;EndNote&gt;&lt;Cite&gt;&lt;Author&gt;Mitchell&lt;/Author&gt;&lt;Year&gt;2005&lt;/Year&gt;&lt;RecNum&gt;1&lt;/RecNum&gt;&lt;DisplayText&gt;[1]&lt;/DisplayText&gt;&lt;record&gt;&lt;rec-number&gt;1&lt;/rec-number&gt;&lt;foreign-keys&gt;&lt;key app="EN" db-id="e5estvrxd0f0dmea5vdpaerx5r0defrtff5t" timestamp="1536914526"&gt;1&lt;/key&gt;&lt;/foreign-keys&gt;&lt;ref-type name="Journal Article"&gt;17&lt;/ref-type&gt;&lt;contributors&gt;&lt;authors&gt;&lt;author&gt;Mitchell, C.&lt;/author&gt;&lt;author&gt;Adebajo, A.&lt;/author&gt;&lt;author&gt;Hay, E.&lt;/author&gt;&lt;author&gt;Carr, A.&lt;/author&gt;&lt;/authors&gt;&lt;/contributors&gt;&lt;auth-address&gt;Institute of General Practice and Primary Care, School of Health and Related Research (ScHARR), University of Sheffield, Northern General Hospital, Sheffield S5 7AU. c.mitchell@sheffield.ac.uk&lt;/auth-address&gt;&lt;titles&gt;&lt;title&gt;Shoulder pain: diagnosis and management in primary care&lt;/title&gt;&lt;secondary-title&gt;BMJ &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24-8&lt;/pages&gt;&lt;volume&gt;331&lt;/volume&gt;&lt;number&gt;7525&lt;/number&gt;&lt;edition&gt;2005/11/12&lt;/edition&gt;&lt;keywords&gt;&lt;keyword&gt;Adult&lt;/keyword&gt;&lt;keyword&gt;Aged&lt;/keyword&gt;&lt;keyword&gt;Humans&lt;/keyword&gt;&lt;keyword&gt;Medical History Taking&lt;/keyword&gt;&lt;keyword&gt;Middle Aged&lt;/keyword&gt;&lt;keyword&gt;Physical Examination&lt;/keyword&gt;&lt;keyword&gt;Primary Health Care&lt;/keyword&gt;&lt;keyword&gt;Referral and Consultation&lt;/keyword&gt;&lt;keyword&gt;Shoulder Impingement Syndrome/diagnosis/etiology/therapy&lt;/keyword&gt;&lt;keyword&gt;*Shoulder Pain/diagnosis/etiology/therapy&lt;/keyword&gt;&lt;/keywords&gt;&lt;dates&gt;&lt;year&gt;2005&lt;/year&gt;&lt;pub-dates&gt;&lt;date&gt;Nov 12&lt;/date&gt;&lt;/pub-dates&gt;&lt;/dates&gt;&lt;isbn&gt;0959-535x&lt;/isbn&gt;&lt;accession-num&gt;16282408&lt;/accession-num&gt;&lt;urls&gt;&lt;/urls&gt;&lt;custom2&gt;Pmc1283277&lt;/custom2&gt;&lt;electronic-resource-num&gt;10.1136/bmj.331.7525.1124&lt;/electronic-resource-num&gt;&lt;remote-database-provider&gt;NLM&lt;/remote-database-provider&gt;&lt;language&gt;eng&lt;/language&gt;&lt;/record&gt;&lt;/Cite&gt;&lt;/EndNote&gt;</w:instrText>
      </w:r>
      <w:r w:rsidR="00FE372D" w:rsidRPr="00FE372D">
        <w:rPr>
          <w:rFonts w:eastAsiaTheme="minorEastAsia" w:cs="Times New Roman"/>
          <w:bCs/>
          <w:color w:val="000000"/>
        </w:rPr>
        <w:fldChar w:fldCharType="separate"/>
      </w:r>
      <w:r w:rsidR="0060496E">
        <w:rPr>
          <w:rFonts w:eastAsiaTheme="minorEastAsia" w:cs="Times New Roman"/>
          <w:bCs/>
          <w:noProof/>
          <w:color w:val="000000"/>
        </w:rPr>
        <w:t>[1]</w:t>
      </w:r>
      <w:r w:rsidR="00FE372D" w:rsidRPr="00FE372D">
        <w:rPr>
          <w:rFonts w:eastAsiaTheme="minorEastAsia" w:cs="Times New Roman"/>
          <w:bCs/>
          <w:color w:val="000000"/>
        </w:rPr>
        <w:fldChar w:fldCharType="end"/>
      </w:r>
      <w:r>
        <w:rPr>
          <w:rFonts w:eastAsiaTheme="minorEastAsia" w:cs="Times New Roman"/>
          <w:bCs/>
          <w:color w:val="000000"/>
        </w:rPr>
        <w:t xml:space="preserve"> </w:t>
      </w:r>
      <w:r w:rsidRPr="004E2C79">
        <w:rPr>
          <w:rFonts w:eastAsiaTheme="minorEastAsia" w:cs="Times New Roman"/>
          <w:bCs/>
          <w:color w:val="000000"/>
        </w:rPr>
        <w:t xml:space="preserve">accounting </w:t>
      </w:r>
      <w:r w:rsidRPr="00FE372D">
        <w:rPr>
          <w:rFonts w:eastAsiaTheme="minorEastAsia" w:cs="Times New Roman"/>
          <w:bCs/>
          <w:color w:val="000000"/>
        </w:rPr>
        <w:t>for 2.4% of all GP consultations in the UK</w:t>
      </w:r>
      <w:r w:rsidR="00260A31">
        <w:rPr>
          <w:rFonts w:eastAsiaTheme="minorEastAsia" w:cs="Times New Roman"/>
          <w:bCs/>
          <w:color w:val="000000"/>
        </w:rPr>
        <w:t>.</w:t>
      </w:r>
      <w:r w:rsidR="00FE372D" w:rsidRPr="00FE372D">
        <w:rPr>
          <w:rFonts w:eastAsiaTheme="minorEastAsia" w:cs="Times New Roman"/>
          <w:bCs/>
          <w:color w:val="000000"/>
        </w:rPr>
        <w:fldChar w:fldCharType="begin">
          <w:fldData xml:space="preserve">PEVuZE5vdGU+PENpdGU+PEF1dGhvcj5MaW5zZWxsPC9BdXRob3I+PFllYXI+MjAwNjwvWWVhcj48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yMTUtMjE8L3BhZ2VzPjx2b2x1bWU+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</w:fldData>
        </w:fldChar>
      </w:r>
      <w:r w:rsidR="0060496E">
        <w:rPr>
          <w:rFonts w:eastAsiaTheme="minorEastAsia" w:cs="Times New Roman"/>
          <w:bCs/>
          <w:color w:val="000000"/>
        </w:rPr>
        <w:instrText xml:space="preserve"> ADDIN EN.CITE </w:instrText>
      </w:r>
      <w:r w:rsidR="0060496E">
        <w:rPr>
          <w:rFonts w:eastAsiaTheme="minorEastAsia" w:cs="Times New Roman"/>
          <w:bCs/>
          <w:color w:val="000000"/>
        </w:rPr>
        <w:fldChar w:fldCharType="begin">
          <w:fldData xml:space="preserve">PEVuZE5vdGU+PENpdGU+PEF1dGhvcj5MaW5zZWxsPC9BdXRob3I+PFllYXI+MjAwNjwvWWVhcj48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</w:fldData>
        </w:fldChar>
      </w:r>
      <w:r w:rsidR="0060496E">
        <w:rPr>
          <w:rFonts w:eastAsiaTheme="minorEastAsia" w:cs="Times New Roman"/>
          <w:bCs/>
          <w:color w:val="000000"/>
        </w:rPr>
        <w:instrText xml:space="preserve"> ADDIN EN.CITE.DATA </w:instrText>
      </w:r>
      <w:r w:rsidR="0060496E">
        <w:rPr>
          <w:rFonts w:eastAsiaTheme="minorEastAsia" w:cs="Times New Roman"/>
          <w:bCs/>
          <w:color w:val="000000"/>
        </w:rPr>
      </w:r>
      <w:r w:rsidR="0060496E">
        <w:rPr>
          <w:rFonts w:eastAsiaTheme="minorEastAsia" w:cs="Times New Roman"/>
          <w:bCs/>
          <w:color w:val="000000"/>
        </w:rPr>
        <w:fldChar w:fldCharType="end"/>
      </w:r>
      <w:r w:rsidR="00FE372D" w:rsidRPr="00FE372D">
        <w:rPr>
          <w:rFonts w:eastAsiaTheme="minorEastAsia" w:cs="Times New Roman"/>
          <w:bCs/>
          <w:color w:val="000000"/>
        </w:rPr>
      </w:r>
      <w:r w:rsidR="00FE372D" w:rsidRPr="00FE372D">
        <w:rPr>
          <w:rFonts w:eastAsiaTheme="minorEastAsia" w:cs="Times New Roman"/>
          <w:bCs/>
          <w:color w:val="000000"/>
        </w:rPr>
        <w:fldChar w:fldCharType="separate"/>
      </w:r>
      <w:r w:rsidR="0060496E">
        <w:rPr>
          <w:rFonts w:eastAsiaTheme="minorEastAsia" w:cs="Times New Roman"/>
          <w:bCs/>
          <w:noProof/>
          <w:color w:val="000000"/>
        </w:rPr>
        <w:t>[2]</w:t>
      </w:r>
      <w:r w:rsidR="00FE372D" w:rsidRPr="00FE372D">
        <w:rPr>
          <w:rFonts w:eastAsiaTheme="minorEastAsia" w:cs="Times New Roman"/>
          <w:bCs/>
          <w:color w:val="000000"/>
        </w:rPr>
        <w:fldChar w:fldCharType="end"/>
      </w:r>
      <w:r w:rsidRPr="00FE372D">
        <w:rPr>
          <w:rFonts w:eastAsiaTheme="minorEastAsia" w:cs="Times New Roman"/>
          <w:bCs/>
          <w:color w:val="000000"/>
        </w:rPr>
        <w:t xml:space="preserve"> The most common attribution is the rotator cuff, which </w:t>
      </w:r>
      <w:r w:rsidR="00C55C04">
        <w:rPr>
          <w:rFonts w:eastAsiaTheme="minorEastAsia" w:cs="Times New Roman"/>
          <w:bCs/>
          <w:color w:val="000000"/>
        </w:rPr>
        <w:t>underlies</w:t>
      </w:r>
      <w:r w:rsidRPr="00FE372D">
        <w:rPr>
          <w:rFonts w:eastAsiaTheme="minorEastAsia" w:cs="Times New Roman"/>
          <w:bCs/>
          <w:color w:val="000000"/>
        </w:rPr>
        <w:t xml:space="preserve"> around 70% of cases</w:t>
      </w:r>
      <w:r w:rsidR="00260A31">
        <w:rPr>
          <w:rFonts w:eastAsiaTheme="minorEastAsia" w:cs="Times New Roman"/>
          <w:bCs/>
          <w:color w:val="000000"/>
        </w:rPr>
        <w:t>.</w:t>
      </w:r>
      <w:r w:rsidR="00FE372D" w:rsidRPr="00FE372D">
        <w:rPr>
          <w:rFonts w:eastAsiaTheme="minorEastAsia" w:cs="Times New Roman"/>
          <w:bCs/>
          <w:color w:val="000000"/>
        </w:rPr>
        <w:fldChar w:fldCharType="begin"/>
      </w:r>
      <w:r w:rsidR="0060496E">
        <w:rPr>
          <w:rFonts w:eastAsiaTheme="minorEastAsia" w:cs="Times New Roman"/>
          <w:bCs/>
          <w:color w:val="000000"/>
        </w:rPr>
        <w:instrText xml:space="preserve"> ADDIN EN.CITE &lt;EndNote&gt;&lt;Cite&gt;&lt;Author&gt;Mitchell&lt;/Author&gt;&lt;Year&gt;2005&lt;/Year&gt;&lt;RecNum&gt;1&lt;/RecNum&gt;&lt;DisplayText&gt;[1]&lt;/DisplayText&gt;&lt;record&gt;&lt;rec-number&gt;1&lt;/rec-number&gt;&lt;foreign-keys&gt;&lt;key app="EN" db-id="e5estvrxd0f0dmea5vdpaerx5r0defrtff5t" timestamp="1536914526"&gt;1&lt;/key&gt;&lt;/foreign-keys&gt;&lt;ref-type name="Journal Article"&gt;17&lt;/ref-type&gt;&lt;contributors&gt;&lt;authors&gt;&lt;author&gt;Mitchell, C.&lt;/author&gt;&lt;author&gt;Adebajo, A.&lt;/author&gt;&lt;author&gt;Hay, E.&lt;/author&gt;&lt;author&gt;Carr, A.&lt;/author&gt;&lt;/authors&gt;&lt;/contributors&gt;&lt;auth-address&gt;Institute of General Practice and Primary Care, School of Health and Related Research (ScHARR), University of Sheffield, Northern General Hospital, Sheffield S5 7AU. c.mitchell@sheffield.ac.uk&lt;/auth-address&gt;&lt;titles&gt;&lt;title&gt;Shoulder pain: diagnosis and management in primary care&lt;/title&gt;&lt;secondary-title&gt;BMJ &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24-8&lt;/pages&gt;&lt;volume&gt;331&lt;/volume&gt;&lt;number&gt;7525&lt;/number&gt;&lt;edition&gt;2005/11/12&lt;/edition&gt;&lt;keywords&gt;&lt;keyword&gt;Adult&lt;/keyword&gt;&lt;keyword&gt;Aged&lt;/keyword&gt;&lt;keyword&gt;Humans&lt;/keyword&gt;&lt;keyword&gt;Medical History Taking&lt;/keyword&gt;&lt;keyword&gt;Middle Aged&lt;/keyword&gt;&lt;keyword&gt;Physical Examination&lt;/keyword&gt;&lt;keyword&gt;Primary Health Care&lt;/keyword&gt;&lt;keyword&gt;Referral and Consultation&lt;/keyword&gt;&lt;keyword&gt;Shoulder Impingement Syndrome/diagnosis/etiology/therapy&lt;/keyword&gt;&lt;keyword&gt;*Shoulder Pain/diagnosis/etiology/therapy&lt;/keyword&gt;&lt;/keywords&gt;&lt;dates&gt;&lt;year&gt;2005&lt;/year&gt;&lt;pub-dates&gt;&lt;date&gt;Nov 12&lt;/date&gt;&lt;/pub-dates&gt;&lt;/dates&gt;&lt;isbn&gt;0959-535x&lt;/isbn&gt;&lt;accession-num&gt;16282408&lt;/accession-num&gt;&lt;urls&gt;&lt;/urls&gt;&lt;custom2&gt;Pmc1283277&lt;/custom2&gt;&lt;electronic-resource-num&gt;10.1136/bmj.331.7525.1124&lt;/electronic-resource-num&gt;&lt;remote-database-provider&gt;NLM&lt;/remote-database-provider&gt;&lt;language&gt;eng&lt;/language&gt;&lt;/record&gt;&lt;/Cite&gt;&lt;/EndNote&gt;</w:instrText>
      </w:r>
      <w:r w:rsidR="00FE372D" w:rsidRPr="00FE372D">
        <w:rPr>
          <w:rFonts w:eastAsiaTheme="minorEastAsia" w:cs="Times New Roman"/>
          <w:bCs/>
          <w:color w:val="000000"/>
        </w:rPr>
        <w:fldChar w:fldCharType="separate"/>
      </w:r>
      <w:r w:rsidR="0060496E">
        <w:rPr>
          <w:rFonts w:eastAsiaTheme="minorEastAsia" w:cs="Times New Roman"/>
          <w:bCs/>
          <w:noProof/>
          <w:color w:val="000000"/>
        </w:rPr>
        <w:t>[1]</w:t>
      </w:r>
      <w:r w:rsidR="00FE372D" w:rsidRPr="00FE372D">
        <w:rPr>
          <w:rFonts w:eastAsiaTheme="minorEastAsia" w:cs="Times New Roman"/>
          <w:bCs/>
          <w:color w:val="000000"/>
        </w:rPr>
        <w:fldChar w:fldCharType="end"/>
      </w:r>
      <w:r w:rsidRPr="00FE372D">
        <w:rPr>
          <w:rFonts w:eastAsiaTheme="minorEastAsia" w:cs="Times New Roman"/>
          <w:bCs/>
          <w:color w:val="000000"/>
        </w:rPr>
        <w:t xml:space="preserve"> </w:t>
      </w:r>
      <w:r w:rsidRPr="00FE372D">
        <w:t>R</w:t>
      </w:r>
      <w:r w:rsidR="00D13033" w:rsidRPr="00FE372D">
        <w:t xml:space="preserve">otator cuff disorders </w:t>
      </w:r>
      <w:r w:rsidR="00946C04" w:rsidRPr="00BB00A9">
        <w:t xml:space="preserve">(e.g., tendonitis, impingement syndrome, tendinopathy or rotator cuff tear) </w:t>
      </w:r>
      <w:r w:rsidR="00D13033" w:rsidRPr="00FE372D">
        <w:t>are characterised by loss of shoulder function due to pain, weakness</w:t>
      </w:r>
      <w:r w:rsidR="002F7107" w:rsidRPr="00FE372D">
        <w:t>,</w:t>
      </w:r>
      <w:r w:rsidR="00D13033" w:rsidRPr="00FE372D">
        <w:t xml:space="preserve"> and </w:t>
      </w:r>
      <w:r w:rsidR="002F7107" w:rsidRPr="00FE372D">
        <w:t xml:space="preserve">movement </w:t>
      </w:r>
      <w:r w:rsidR="00D13033" w:rsidRPr="00FE372D">
        <w:t>restriction</w:t>
      </w:r>
      <w:r w:rsidR="00EB67E0" w:rsidRPr="00FE372D">
        <w:t>. T</w:t>
      </w:r>
      <w:r w:rsidRPr="00FE372D">
        <w:t xml:space="preserve">he aim of </w:t>
      </w:r>
      <w:r w:rsidR="00D13033" w:rsidRPr="00FE372D">
        <w:t>rotator cuff rehabilitation</w:t>
      </w:r>
      <w:r w:rsidR="002C3ACC" w:rsidRPr="00FE372D">
        <w:t xml:space="preserve"> </w:t>
      </w:r>
      <w:r w:rsidRPr="00FE372D">
        <w:t xml:space="preserve">therefore is to </w:t>
      </w:r>
      <w:r w:rsidR="002C3ACC" w:rsidRPr="00FE372D">
        <w:t>strengthen the</w:t>
      </w:r>
      <w:r w:rsidR="00D13033" w:rsidRPr="00FE372D">
        <w:t xml:space="preserve"> </w:t>
      </w:r>
      <w:r w:rsidRPr="00FE372D">
        <w:t xml:space="preserve">rotator </w:t>
      </w:r>
      <w:r w:rsidR="00D13033" w:rsidRPr="00FE372D">
        <w:t>cuff</w:t>
      </w:r>
      <w:r w:rsidR="00D13033" w:rsidRPr="00FE372D">
        <w:fldChar w:fldCharType="begin"/>
      </w:r>
      <w:r w:rsidR="0060496E">
        <w:instrText xml:space="preserve"> ADDIN EN.CITE &lt;EndNote&gt;&lt;Cite&gt;&lt;Author&gt;Struyf&lt;/Author&gt;&lt;Year&gt;2015&lt;/Year&gt;&lt;RecNum&gt;3&lt;/RecNum&gt;&lt;DisplayText&gt;[3]&lt;/DisplayText&gt;&lt;record&gt;&lt;rec-number&gt;3&lt;/rec-number&gt;&lt;foreign-keys&gt;&lt;key app="EN" db-id="e5estvrxd0f0dmea5vdpaerx5r0defrtff5t" timestamp="1536914527"&gt;3&lt;/key&gt;&lt;/foreign-keys&gt;&lt;ref-type name="Journal Article"&gt;17&lt;/ref-type&gt;&lt;contributors&gt;&lt;authors&gt;&lt;author&gt;Struyf, F.&lt;/author&gt;&lt;author&gt;Lluch, E.&lt;/author&gt;&lt;author&gt;Falla, D.&lt;/author&gt;&lt;author&gt;Meeus, M.&lt;/author&gt;&lt;author&gt;Noten, S.&lt;/author&gt;&lt;author&gt;Nijs, J.&lt;/author&gt;&lt;/authors&gt;&lt;/contributors&gt;&lt;auth-address&gt;Department of Rehabilitation Sciences and Physiotherapy, Faculty of Medicine and Health Sciences, University of Antwerp, Universiteitsplein 1, 2610, Wilrijk, Belgium, filip.struyf@uantwerpen.be.&lt;/auth-address&gt;&lt;titles&gt;&lt;title&gt;Influence of shoulder pain on muscle function: implications for the assessment and therapy of shoulder disorders&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225-34&lt;/pages&gt;&lt;volume&gt;115&lt;/volume&gt;&lt;number&gt;2&lt;/number&gt;&lt;keywords&gt;&lt;keyword&gt;*Exercise Therapy&lt;/keyword&gt;&lt;keyword&gt;Humans&lt;/keyword&gt;&lt;keyword&gt;Muscle, Skeletal/innervation/*physiology&lt;/keyword&gt;&lt;keyword&gt;Shoulder/innervation/physiology&lt;/keyword&gt;&lt;keyword&gt;Shoulder Pain/*physiopathology/therapy&lt;/keyword&gt;&lt;/keywords&gt;&lt;dates&gt;&lt;year&gt;2015&lt;/year&gt;&lt;pub-dates&gt;&lt;date&gt;Feb&lt;/date&gt;&lt;/pub-dates&gt;&lt;/dates&gt;&lt;isbn&gt;1439-6327 (Electronic)&amp;#xD;1439-6319 (Linking)&lt;/isbn&gt;&lt;accession-num&gt;25431129&lt;/accession-num&gt;&lt;urls&gt;&lt;related-urls&gt;&lt;url&gt;http://www.ncbi.nlm.nih.gov/pubmed/25431129&lt;/url&gt;&lt;/related-urls&gt;&lt;/urls&gt;&lt;electronic-resource-num&gt;10.1007/s00421-014-3059-7&lt;/electronic-resource-num&gt;&lt;/record&gt;&lt;/Cite&gt;&lt;/EndNote&gt;</w:instrText>
      </w:r>
      <w:r w:rsidR="00D13033" w:rsidRPr="00FE372D">
        <w:fldChar w:fldCharType="separate"/>
      </w:r>
      <w:r w:rsidR="0060496E">
        <w:rPr>
          <w:noProof/>
        </w:rPr>
        <w:t>[3]</w:t>
      </w:r>
      <w:r w:rsidR="00D13033" w:rsidRPr="00FE372D">
        <w:fldChar w:fldCharType="end"/>
      </w:r>
      <w:r w:rsidR="00D13033" w:rsidRPr="00FE372D">
        <w:t xml:space="preserve"> and</w:t>
      </w:r>
      <w:r w:rsidR="00D13033" w:rsidRPr="00241DA8">
        <w:t xml:space="preserve"> </w:t>
      </w:r>
      <w:r w:rsidR="002C3ACC">
        <w:t xml:space="preserve">manage </w:t>
      </w:r>
      <w:r w:rsidR="00D13033" w:rsidRPr="00241DA8">
        <w:t>pain</w:t>
      </w:r>
      <w:r w:rsidR="00A11AB8">
        <w:t>.</w:t>
      </w:r>
      <w:r w:rsidR="00D13033" w:rsidRPr="00241DA8">
        <w:fldChar w:fldCharType="begin">
          <w:fldData xml:space="preserve">PEVuZE5vdGU+PENpdGU+PEF1dGhvcj5EZWFuPC9BdXRob3I+PFllYXI+MjAxMzwvWWVhcj48UmVj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</w:fldData>
        </w:fldChar>
      </w:r>
      <w:r w:rsidR="0060496E">
        <w:instrText xml:space="preserve"> ADDIN EN.CITE </w:instrText>
      </w:r>
      <w:r w:rsidR="0060496E">
        <w:fldChar w:fldCharType="begin">
          <w:fldData xml:space="preserve">PEVuZE5vdGU+PENpdGU+PEF1dGhvcj5EZWFuPC9BdXRob3I+PFllYXI+MjAxMzwvWWVhcj48UmVj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</w:fldData>
        </w:fldChar>
      </w:r>
      <w:r w:rsidR="0060496E">
        <w:instrText xml:space="preserve"> ADDIN EN.CITE.DATA </w:instrText>
      </w:r>
      <w:r w:rsidR="0060496E">
        <w:fldChar w:fldCharType="end"/>
      </w:r>
      <w:r w:rsidR="00D13033" w:rsidRPr="00241DA8">
        <w:fldChar w:fldCharType="separate"/>
      </w:r>
      <w:r w:rsidR="0060496E">
        <w:rPr>
          <w:noProof/>
        </w:rPr>
        <w:t>[4]</w:t>
      </w:r>
      <w:r w:rsidR="00D13033" w:rsidRPr="00241DA8">
        <w:fldChar w:fldCharType="end"/>
      </w:r>
      <w:r w:rsidR="00FB54A5" w:rsidRPr="00241DA8">
        <w:t xml:space="preserve"> </w:t>
      </w:r>
      <w:r w:rsidR="0065367B" w:rsidRPr="00241DA8">
        <w:rPr>
          <w:rFonts w:eastAsiaTheme="minorEastAsia" w:cs="Times New Roman"/>
          <w:bCs/>
          <w:color w:val="000000"/>
          <w:lang w:eastAsia="en-GB"/>
        </w:rPr>
        <w:t xml:space="preserve">Despite widespread provision of </w:t>
      </w:r>
      <w:r w:rsidR="00BE7023">
        <w:rPr>
          <w:rFonts w:eastAsiaTheme="minorEastAsia" w:cs="Times New Roman"/>
          <w:bCs/>
          <w:color w:val="000000"/>
          <w:lang w:eastAsia="en-GB"/>
        </w:rPr>
        <w:t>physiotherapist</w:t>
      </w:r>
      <w:r w:rsidR="00263F1A">
        <w:rPr>
          <w:rFonts w:eastAsiaTheme="minorEastAsia" w:cs="Times New Roman"/>
          <w:bCs/>
          <w:color w:val="000000"/>
          <w:lang w:eastAsia="en-GB"/>
        </w:rPr>
        <w:t>-</w:t>
      </w:r>
      <w:r w:rsidR="00BE7023">
        <w:rPr>
          <w:rFonts w:eastAsiaTheme="minorEastAsia" w:cs="Times New Roman"/>
          <w:bCs/>
          <w:color w:val="000000"/>
          <w:lang w:eastAsia="en-GB"/>
        </w:rPr>
        <w:t>prescribed exercise</w:t>
      </w:r>
      <w:r w:rsidR="0065367B" w:rsidRPr="00241DA8">
        <w:rPr>
          <w:rFonts w:eastAsiaTheme="minorEastAsia" w:cs="Times New Roman"/>
          <w:bCs/>
          <w:color w:val="000000"/>
          <w:lang w:eastAsia="en-GB"/>
        </w:rPr>
        <w:t xml:space="preserve"> for rotator cuff disorders, there is uncertainty about which </w:t>
      </w:r>
      <w:r w:rsidR="002F7107">
        <w:rPr>
          <w:rFonts w:eastAsiaTheme="minorEastAsia" w:cs="Times New Roman"/>
          <w:bCs/>
          <w:color w:val="000000"/>
          <w:lang w:eastAsia="en-GB"/>
        </w:rPr>
        <w:t xml:space="preserve">exercise </w:t>
      </w:r>
      <w:r w:rsidR="0065367B" w:rsidRPr="00241DA8">
        <w:rPr>
          <w:rFonts w:eastAsiaTheme="minorEastAsia" w:cs="Times New Roman"/>
          <w:bCs/>
          <w:color w:val="000000"/>
          <w:lang w:eastAsia="en-GB"/>
        </w:rPr>
        <w:t xml:space="preserve">types and </w:t>
      </w:r>
      <w:r w:rsidR="002F7107">
        <w:rPr>
          <w:rFonts w:eastAsiaTheme="minorEastAsia" w:cs="Times New Roman"/>
          <w:bCs/>
          <w:color w:val="000000"/>
          <w:lang w:eastAsia="en-GB"/>
        </w:rPr>
        <w:t xml:space="preserve">delivery </w:t>
      </w:r>
      <w:r w:rsidR="0065367B" w:rsidRPr="00241DA8">
        <w:rPr>
          <w:rFonts w:eastAsiaTheme="minorEastAsia" w:cs="Times New Roman"/>
          <w:bCs/>
          <w:color w:val="000000"/>
          <w:lang w:eastAsia="en-GB"/>
        </w:rPr>
        <w:t>modes are associated with the best outcomes</w:t>
      </w:r>
      <w:r w:rsidR="00A11AB8">
        <w:rPr>
          <w:rFonts w:eastAsiaTheme="minorEastAsia" w:cs="Times New Roman"/>
          <w:bCs/>
          <w:color w:val="000000"/>
          <w:lang w:eastAsia="en-GB"/>
        </w:rPr>
        <w:t>.</w:t>
      </w:r>
      <w:r w:rsidR="0065367B" w:rsidRPr="00241DA8">
        <w:rPr>
          <w:rFonts w:eastAsiaTheme="minorEastAsia" w:cs="Times New Roman"/>
          <w:bCs/>
          <w:color w:val="000000"/>
          <w:lang w:eastAsia="en-GB"/>
        </w:rPr>
        <w:fldChar w:fldCharType="begin">
          <w:fldData xml:space="preserve">PEVuZE5vdGU+PENpdGU+PEF1dGhvcj5IYW5yYXR0eTwvQXV0aG9yPjxZZWFyPjIwMTI8L1llYXI+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MyNzU2PC9wYWdlcz48dm9sdW1l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</w:fldData>
        </w:fldChar>
      </w:r>
      <w:r w:rsidR="0060496E">
        <w:rPr>
          <w:rFonts w:eastAsiaTheme="minorEastAsia" w:cs="Times New Roman"/>
          <w:bCs/>
          <w:color w:val="000000"/>
          <w:lang w:eastAsia="en-GB"/>
        </w:rPr>
        <w:instrText xml:space="preserve"> ADDIN EN.CITE </w:instrText>
      </w:r>
      <w:r w:rsidR="0060496E">
        <w:rPr>
          <w:rFonts w:eastAsiaTheme="minorEastAsia" w:cs="Times New Roman"/>
          <w:bCs/>
          <w:color w:val="000000"/>
          <w:lang w:eastAsia="en-GB"/>
        </w:rPr>
        <w:fldChar w:fldCharType="begin">
          <w:fldData xml:space="preserve">PEVuZE5vdGU+PENpdGU+PEF1dGhvcj5IYW5yYXR0eTwvQXV0aG9yPjxZZWFyPjIwMTI8L1llYXI+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MyNzU2PC9wYWdlcz48dm9sdW1l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</w:fldData>
        </w:fldChar>
      </w:r>
      <w:r w:rsidR="0060496E">
        <w:rPr>
          <w:rFonts w:eastAsiaTheme="minorEastAsia" w:cs="Times New Roman"/>
          <w:bCs/>
          <w:color w:val="000000"/>
          <w:lang w:eastAsia="en-GB"/>
        </w:rPr>
        <w:instrText xml:space="preserve"> ADDIN EN.CITE.DATA </w:instrText>
      </w:r>
      <w:r w:rsidR="0060496E">
        <w:rPr>
          <w:rFonts w:eastAsiaTheme="minorEastAsia" w:cs="Times New Roman"/>
          <w:bCs/>
          <w:color w:val="000000"/>
          <w:lang w:eastAsia="en-GB"/>
        </w:rPr>
      </w:r>
      <w:r w:rsidR="0060496E">
        <w:rPr>
          <w:rFonts w:eastAsiaTheme="minorEastAsia" w:cs="Times New Roman"/>
          <w:bCs/>
          <w:color w:val="000000"/>
          <w:lang w:eastAsia="en-GB"/>
        </w:rPr>
        <w:fldChar w:fldCharType="end"/>
      </w:r>
      <w:r w:rsidR="0065367B" w:rsidRPr="00241DA8">
        <w:rPr>
          <w:rFonts w:eastAsiaTheme="minorEastAsia" w:cs="Times New Roman"/>
          <w:bCs/>
          <w:color w:val="000000"/>
          <w:lang w:eastAsia="en-GB"/>
        </w:rPr>
      </w:r>
      <w:r w:rsidR="0065367B" w:rsidRPr="00241DA8">
        <w:rPr>
          <w:rFonts w:eastAsiaTheme="minorEastAsia" w:cs="Times New Roman"/>
          <w:bCs/>
          <w:color w:val="000000"/>
          <w:lang w:eastAsia="en-GB"/>
        </w:rPr>
        <w:fldChar w:fldCharType="separate"/>
      </w:r>
      <w:r w:rsidR="0060496E">
        <w:rPr>
          <w:rFonts w:eastAsiaTheme="minorEastAsia" w:cs="Times New Roman"/>
          <w:bCs/>
          <w:noProof/>
          <w:color w:val="000000"/>
          <w:lang w:eastAsia="en-GB"/>
        </w:rPr>
        <w:t>[5-8]</w:t>
      </w:r>
      <w:r w:rsidR="0065367B" w:rsidRPr="00241DA8">
        <w:rPr>
          <w:rFonts w:eastAsiaTheme="minorEastAsia" w:cs="Times New Roman"/>
          <w:bCs/>
          <w:color w:val="000000"/>
          <w:lang w:eastAsia="en-GB"/>
        </w:rPr>
        <w:fldChar w:fldCharType="end"/>
      </w:r>
      <w:r w:rsidR="0065367B" w:rsidRPr="00241DA8">
        <w:rPr>
          <w:rFonts w:eastAsiaTheme="minorEastAsia" w:cs="Times New Roman"/>
          <w:bCs/>
          <w:color w:val="000000"/>
          <w:lang w:eastAsia="en-GB"/>
        </w:rPr>
        <w:t xml:space="preserve"> </w:t>
      </w:r>
      <w:r w:rsidR="002C3ACC">
        <w:rPr>
          <w:rFonts w:eastAsiaTheme="minorEastAsia" w:cs="Times New Roman"/>
          <w:bCs/>
          <w:color w:val="000000"/>
          <w:lang w:eastAsia="en-GB"/>
        </w:rPr>
        <w:t>Existing</w:t>
      </w:r>
      <w:r w:rsidR="0065367B" w:rsidRPr="00241DA8">
        <w:rPr>
          <w:rFonts w:eastAsiaTheme="minorEastAsia" w:cs="Times New Roman"/>
          <w:bCs/>
          <w:color w:val="000000"/>
          <w:lang w:eastAsia="en-GB"/>
        </w:rPr>
        <w:t xml:space="preserve"> evidence is limited </w:t>
      </w:r>
      <w:r w:rsidR="0065367B" w:rsidRPr="00241DA8">
        <w:rPr>
          <w:rFonts w:eastAsiaTheme="minorEastAsia" w:cs="Times New Roman"/>
          <w:bCs/>
          <w:iCs/>
          <w:color w:val="000000"/>
          <w:lang w:eastAsia="en-GB"/>
        </w:rPr>
        <w:t>by problems in study design and treatment comparator</w:t>
      </w:r>
      <w:r w:rsidR="002F7107">
        <w:rPr>
          <w:rFonts w:eastAsiaTheme="minorEastAsia" w:cs="Times New Roman"/>
          <w:bCs/>
          <w:iCs/>
          <w:color w:val="000000"/>
          <w:lang w:eastAsia="en-GB"/>
        </w:rPr>
        <w:t xml:space="preserve"> choices</w:t>
      </w:r>
      <w:r w:rsidR="00E8430A">
        <w:rPr>
          <w:rFonts w:eastAsiaTheme="minorEastAsia" w:cs="Times New Roman"/>
          <w:bCs/>
          <w:iCs/>
          <w:color w:val="000000"/>
          <w:lang w:eastAsia="en-GB"/>
        </w:rPr>
        <w:t>.</w:t>
      </w:r>
      <w:r w:rsidR="0065367B" w:rsidRPr="00241DA8">
        <w:rPr>
          <w:rFonts w:eastAsiaTheme="minorEastAsia" w:cs="Times New Roman"/>
          <w:bCs/>
          <w:iCs/>
          <w:color w:val="000000"/>
          <w:lang w:eastAsia="en-GB"/>
        </w:rPr>
        <w:fldChar w:fldCharType="begin"/>
      </w:r>
      <w:r w:rsidR="0060496E">
        <w:rPr>
          <w:rFonts w:eastAsiaTheme="minorEastAsia" w:cs="Times New Roman"/>
          <w:bCs/>
          <w:iCs/>
          <w:color w:val="000000"/>
          <w:lang w:eastAsia="en-GB"/>
        </w:rPr>
        <w:instrText xml:space="preserve"> ADDIN EN.CITE &lt;EndNote&gt;&lt;Cite&gt;&lt;Author&gt;Littlewood&lt;/Author&gt;&lt;Year&gt;2012&lt;/Year&gt;&lt;RecNum&gt;6&lt;/RecNum&gt;&lt;DisplayText&gt;[6]&lt;/DisplayText&gt;&lt;record&gt;&lt;rec-number&gt;6&lt;/rec-number&gt;&lt;foreign-keys&gt;&lt;key app="EN" db-id="e5estvrxd0f0dmea5vdpaerx5r0defrtff5t" timestamp="1536914527"&gt;6&lt;/key&gt;&lt;/foreign-keys&gt;&lt;ref-type name="Journal Article"&gt;17&lt;/ref-type&gt;&lt;contributors&gt;&lt;authors&gt;&lt;author&gt;Littlewood, C.&lt;/author&gt;&lt;author&gt;Ashton, J.&lt;/author&gt;&lt;author&gt;Chance-Larsen, K.&lt;/author&gt;&lt;author&gt;May, S.&lt;/author&gt;&lt;author&gt;Sturrock, B.&lt;/author&gt;&lt;/authors&gt;&lt;/contributors&gt;&lt;auth-address&gt;School of Health &amp;amp; Related Research, University of Sheffield, Regent Court, 30 Regent Street, Sheffield S1 4DA, UK. c.littlewood@sheffield.ac.uk&lt;/auth-address&gt;&lt;titles&gt;&lt;title&gt;Exercise for rotator cuff tendinopathy: a systematic review&lt;/title&gt;&lt;secondary-title&gt;Physiotherapy&lt;/secondary-title&gt;&lt;/titles&gt;&lt;periodical&gt;&lt;full-title&gt;Physiotherapy&lt;/full-title&gt;&lt;/periodical&gt;&lt;pages&gt;101-9&lt;/pages&gt;&lt;volume&gt;98&lt;/volume&gt;&lt;number&gt;2&lt;/number&gt;&lt;keywords&gt;&lt;keyword&gt;Exercise Therapy/*methods&lt;/keyword&gt;&lt;keyword&gt;Humans&lt;/keyword&gt;&lt;keyword&gt;Randomized Controlled Trials as Topic&lt;/keyword&gt;&lt;keyword&gt;*Rotator Cuff&lt;/keyword&gt;&lt;keyword&gt;Tendinopathy/*rehabilitation&lt;/keyword&gt;&lt;/keywords&gt;&lt;dates&gt;&lt;year&gt;2012&lt;/year&gt;&lt;pub-dates&gt;&lt;date&gt;Jun&lt;/date&gt;&lt;/pub-dates&gt;&lt;/dates&gt;&lt;isbn&gt;1873-1465 (Electronic)&amp;#xD;0031-9406 (Linking)&lt;/isbn&gt;&lt;accession-num&gt;22507359&lt;/accession-num&gt;&lt;urls&gt;&lt;related-urls&gt;&lt;url&gt;http://www.ncbi.nlm.nih.gov/pubmed/22507359&lt;/url&gt;&lt;/related-urls&gt;&lt;/urls&gt;&lt;electronic-resource-num&gt;10.1016/j.physio.2011.08.002&lt;/electronic-resource-num&gt;&lt;/record&gt;&lt;/Cite&gt;&lt;/EndNote&gt;</w:instrText>
      </w:r>
      <w:r w:rsidR="0065367B" w:rsidRPr="00241DA8">
        <w:rPr>
          <w:rFonts w:eastAsiaTheme="minorEastAsia" w:cs="Times New Roman"/>
          <w:bCs/>
          <w:iCs/>
          <w:color w:val="000000"/>
          <w:lang w:eastAsia="en-GB"/>
        </w:rPr>
        <w:fldChar w:fldCharType="separate"/>
      </w:r>
      <w:r w:rsidR="0060496E">
        <w:rPr>
          <w:rFonts w:eastAsiaTheme="minorEastAsia" w:cs="Times New Roman"/>
          <w:bCs/>
          <w:iCs/>
          <w:noProof/>
          <w:color w:val="000000"/>
          <w:lang w:eastAsia="en-GB"/>
        </w:rPr>
        <w:t>[6]</w:t>
      </w:r>
      <w:r w:rsidR="0065367B" w:rsidRPr="00241DA8">
        <w:rPr>
          <w:rFonts w:eastAsiaTheme="minorEastAsia" w:cs="Times New Roman"/>
          <w:bCs/>
          <w:iCs/>
          <w:color w:val="000000"/>
          <w:lang w:eastAsia="en-GB"/>
        </w:rPr>
        <w:fldChar w:fldCharType="end"/>
      </w:r>
      <w:r w:rsidR="0065367B" w:rsidRPr="00241DA8">
        <w:rPr>
          <w:rFonts w:eastAsiaTheme="minorEastAsia" w:cs="Times New Roman"/>
          <w:bCs/>
          <w:iCs/>
          <w:color w:val="000000"/>
          <w:lang w:eastAsia="en-GB"/>
        </w:rPr>
        <w:t xml:space="preserve"> There are also competing ideologies about which exercise programmes </w:t>
      </w:r>
      <w:r w:rsidR="002C3ACC">
        <w:rPr>
          <w:rFonts w:eastAsiaTheme="minorEastAsia" w:cs="Times New Roman"/>
          <w:bCs/>
          <w:iCs/>
          <w:color w:val="000000"/>
          <w:lang w:eastAsia="en-GB"/>
        </w:rPr>
        <w:t>should be</w:t>
      </w:r>
      <w:r w:rsidR="0065367B" w:rsidRPr="00241DA8">
        <w:rPr>
          <w:rFonts w:eastAsiaTheme="minorEastAsia" w:cs="Times New Roman"/>
          <w:bCs/>
          <w:iCs/>
          <w:color w:val="000000"/>
          <w:lang w:eastAsia="en-GB"/>
        </w:rPr>
        <w:t xml:space="preserve"> consider</w:t>
      </w:r>
      <w:r w:rsidR="002C3ACC">
        <w:rPr>
          <w:rFonts w:eastAsiaTheme="minorEastAsia" w:cs="Times New Roman"/>
          <w:bCs/>
          <w:iCs/>
          <w:color w:val="000000"/>
          <w:lang w:eastAsia="en-GB"/>
        </w:rPr>
        <w:t>ed</w:t>
      </w:r>
      <w:r w:rsidR="0065367B" w:rsidRPr="00241DA8">
        <w:rPr>
          <w:rFonts w:eastAsiaTheme="minorEastAsia" w:cs="Times New Roman"/>
          <w:bCs/>
          <w:iCs/>
          <w:color w:val="000000"/>
          <w:lang w:eastAsia="en-GB"/>
        </w:rPr>
        <w:t xml:space="preserve"> and </w:t>
      </w:r>
      <w:r w:rsidR="00FB54A5" w:rsidRPr="00241DA8">
        <w:rPr>
          <w:rFonts w:eastAsiaTheme="minorEastAsia" w:cs="Times New Roman"/>
          <w:bCs/>
          <w:iCs/>
          <w:color w:val="000000"/>
          <w:lang w:eastAsia="en-GB"/>
        </w:rPr>
        <w:t xml:space="preserve">how they are delivered. </w:t>
      </w:r>
    </w:p>
    <w:p w14:paraId="0963E2E5" w14:textId="77777777" w:rsidR="00FB54A5" w:rsidRPr="00241DA8" w:rsidRDefault="00FB54A5" w:rsidP="00830592">
      <w:pPr>
        <w:spacing w:after="0" w:line="360" w:lineRule="auto"/>
        <w:jc w:val="both"/>
      </w:pPr>
    </w:p>
    <w:p w14:paraId="78B98F11" w14:textId="6FB5D401" w:rsidR="003D1203" w:rsidRPr="00241DA8" w:rsidRDefault="00FB54A5" w:rsidP="00830592">
      <w:pPr>
        <w:spacing w:after="0" w:line="360" w:lineRule="auto"/>
        <w:jc w:val="both"/>
      </w:pPr>
      <w:r w:rsidRPr="00241DA8">
        <w:t>In 2016, the National Institute for Health Research Health Technology Assessment Programme (NIHR HTA) commissioned a large</w:t>
      </w:r>
      <w:r w:rsidR="002C3ACC">
        <w:t>-</w:t>
      </w:r>
      <w:r w:rsidRPr="00241DA8">
        <w:t>scale multicentre randomised controlled</w:t>
      </w:r>
      <w:r w:rsidR="00ED2AB4" w:rsidRPr="00241DA8">
        <w:t xml:space="preserve"> </w:t>
      </w:r>
      <w:r w:rsidR="000C0247">
        <w:t xml:space="preserve">trial </w:t>
      </w:r>
      <w:r w:rsidR="0093472F" w:rsidRPr="00241DA8">
        <w:t>to investigate</w:t>
      </w:r>
      <w:r w:rsidR="00D47D99" w:rsidRPr="00241DA8">
        <w:t xml:space="preserve"> the</w:t>
      </w:r>
      <w:r w:rsidR="00ED2AB4" w:rsidRPr="00241DA8">
        <w:t xml:space="preserve"> clinical and cost</w:t>
      </w:r>
      <w:r w:rsidR="002F7107">
        <w:t>-</w:t>
      </w:r>
      <w:r w:rsidR="00ED2AB4" w:rsidRPr="00241DA8">
        <w:t>effectiveness of</w:t>
      </w:r>
      <w:r w:rsidR="00D47D99" w:rsidRPr="00241DA8">
        <w:t xml:space="preserve"> an individually tailored progressive exercise programme </w:t>
      </w:r>
      <w:r w:rsidR="002F7107">
        <w:t>versus</w:t>
      </w:r>
      <w:r w:rsidR="00D47D99" w:rsidRPr="00241DA8">
        <w:t xml:space="preserve"> best</w:t>
      </w:r>
      <w:r w:rsidR="002F7107">
        <w:t>-</w:t>
      </w:r>
      <w:r w:rsidR="00D47D99" w:rsidRPr="00241DA8">
        <w:t>practice advice,</w:t>
      </w:r>
      <w:r w:rsidR="00ED2AB4" w:rsidRPr="00241DA8">
        <w:t xml:space="preserve"> with or without corticosteroid injection, </w:t>
      </w:r>
      <w:r w:rsidR="002C3ACC">
        <w:t>to</w:t>
      </w:r>
      <w:r w:rsidR="00ED2AB4" w:rsidRPr="00241DA8">
        <w:t xml:space="preserve"> treat</w:t>
      </w:r>
      <w:r w:rsidR="00023571">
        <w:t xml:space="preserve"> people with shoulder pain due to a </w:t>
      </w:r>
      <w:r w:rsidR="00ED2AB4" w:rsidRPr="00241DA8">
        <w:t xml:space="preserve"> rotator cuff disorder. </w:t>
      </w:r>
      <w:r w:rsidR="00F65FE3" w:rsidDel="00F65FE3">
        <w:t xml:space="preserve"> </w:t>
      </w:r>
      <w:r w:rsidR="00F65FE3">
        <w:t xml:space="preserve">Following </w:t>
      </w:r>
      <w:r w:rsidR="001E1352">
        <w:t>current recommendations</w:t>
      </w:r>
      <w:r w:rsidR="00F65FE3">
        <w:t>,</w:t>
      </w:r>
      <w:r w:rsidR="008D0DA2">
        <w:fldChar w:fldCharType="begin"/>
      </w:r>
      <w:r w:rsidR="0060496E">
        <w:instrText xml:space="preserve"> ADDIN EN.CITE &lt;EndNote&gt;&lt;Cite&gt;&lt;Author&gt;Craig&lt;/Author&gt;&lt;Year&gt;2008&lt;/Year&gt;&lt;RecNum&gt;9&lt;/RecNum&gt;&lt;DisplayText&gt;[9]&lt;/DisplayText&gt;&lt;record&gt;&lt;rec-number&gt;9&lt;/rec-number&gt;&lt;foreign-keys&gt;&lt;key app="EN" db-id="e5estvrxd0f0dmea5vdpaerx5r0defrtff5t" timestamp="1536914527"&gt;9&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abbr-1&gt;BMJ (Clinical research ed.)&lt;/abbr-1&gt;&lt;/periodical&gt;&lt;pages&gt;a1655&lt;/pages&gt;&lt;volume&gt;337&lt;/volume&gt;&lt;dates&gt;&lt;year&gt;2008&lt;/year&gt;&lt;pub-dates&gt;&lt;date&gt;09/29&amp;#xD;08/23/accepted&lt;/date&gt;&lt;/pub-dates&gt;&lt;/dates&gt;&lt;publisher&gt;BMJ Publishing Group Ltd.&lt;/publisher&gt;&lt;isbn&gt;0959-8138&amp;#xD;1756-1833&lt;/isbn&gt;&lt;accession-num&gt;PMC2769032&lt;/accession-num&gt;&lt;urls&gt;&lt;related-urls&gt;&lt;url&gt;http://www.ncbi.nlm.nih.gov/pmc/articles/PMC2769032/&lt;/url&gt;&lt;/related-urls&gt;&lt;/urls&gt;&lt;electronic-resource-num&gt;10.1136/bmj.a1655&lt;/electronic-resource-num&gt;&lt;remote-database-name&gt;PMC&lt;/remote-database-name&gt;&lt;/record&gt;&lt;/Cite&gt;&lt;/EndNote&gt;</w:instrText>
      </w:r>
      <w:r w:rsidR="008D0DA2">
        <w:fldChar w:fldCharType="separate"/>
      </w:r>
      <w:r w:rsidR="0060496E">
        <w:rPr>
          <w:noProof/>
        </w:rPr>
        <w:t>[9]</w:t>
      </w:r>
      <w:r w:rsidR="008D0DA2">
        <w:fldChar w:fldCharType="end"/>
      </w:r>
      <w:r w:rsidR="003D1203" w:rsidRPr="00241DA8">
        <w:t xml:space="preserve"> </w:t>
      </w:r>
      <w:r w:rsidR="00F65FE3">
        <w:t>w</w:t>
      </w:r>
      <w:r w:rsidR="002F7107">
        <w:t>e</w:t>
      </w:r>
      <w:r w:rsidR="00110FFE" w:rsidRPr="00241DA8">
        <w:t xml:space="preserve"> </w:t>
      </w:r>
      <w:r w:rsidR="003D1203" w:rsidRPr="00241DA8">
        <w:t xml:space="preserve">describe </w:t>
      </w:r>
      <w:r w:rsidR="001E1352">
        <w:t xml:space="preserve">here </w:t>
      </w:r>
      <w:r w:rsidR="00871A3A" w:rsidRPr="00241DA8">
        <w:t xml:space="preserve">the </w:t>
      </w:r>
      <w:r w:rsidR="00F65FE3">
        <w:t xml:space="preserve">complex </w:t>
      </w:r>
      <w:r w:rsidR="00871A3A" w:rsidRPr="00241DA8">
        <w:t>physiotherapy</w:t>
      </w:r>
      <w:r w:rsidR="00EB67E0">
        <w:t>-</w:t>
      </w:r>
      <w:r w:rsidR="001E1352">
        <w:t>led</w:t>
      </w:r>
      <w:r w:rsidR="003D1203" w:rsidRPr="00241DA8">
        <w:t xml:space="preserve"> </w:t>
      </w:r>
      <w:r w:rsidR="00110FFE" w:rsidRPr="00241DA8">
        <w:t>intervention</w:t>
      </w:r>
      <w:r w:rsidR="00312435" w:rsidRPr="00241DA8">
        <w:t>s</w:t>
      </w:r>
      <w:r w:rsidR="003D1203" w:rsidRPr="00241DA8">
        <w:t xml:space="preserve"> used</w:t>
      </w:r>
      <w:r w:rsidR="00312435" w:rsidRPr="00241DA8">
        <w:t xml:space="preserve"> in the GRASP </w:t>
      </w:r>
      <w:r w:rsidR="003D1203" w:rsidRPr="00241DA8">
        <w:t xml:space="preserve">(Getting it Right: Addressing Shoulder Pain) </w:t>
      </w:r>
      <w:r w:rsidR="00312435" w:rsidRPr="00241DA8">
        <w:t>tr</w:t>
      </w:r>
      <w:r w:rsidR="003D1203" w:rsidRPr="00241DA8">
        <w:t xml:space="preserve">ial and </w:t>
      </w:r>
      <w:r w:rsidR="00F65FE3">
        <w:t>their development</w:t>
      </w:r>
      <w:r w:rsidR="001E1352">
        <w:t xml:space="preserve"> and implementation</w:t>
      </w:r>
      <w:r w:rsidR="00110FFE" w:rsidRPr="00241DA8">
        <w:t>.</w:t>
      </w:r>
    </w:p>
    <w:p w14:paraId="36B98A67" w14:textId="77777777" w:rsidR="003D1203" w:rsidRPr="00241DA8" w:rsidRDefault="003D1203" w:rsidP="00830592">
      <w:pPr>
        <w:spacing w:after="0" w:line="360" w:lineRule="auto"/>
        <w:jc w:val="both"/>
      </w:pPr>
    </w:p>
    <w:p w14:paraId="7B968AD9" w14:textId="67DBBE31" w:rsidR="003D1203" w:rsidRPr="00241DA8" w:rsidRDefault="003D1203" w:rsidP="00830592">
      <w:pPr>
        <w:spacing w:after="0" w:line="360" w:lineRule="auto"/>
        <w:jc w:val="both"/>
        <w:outlineLvl w:val="0"/>
        <w:rPr>
          <w:b/>
        </w:rPr>
      </w:pPr>
      <w:r w:rsidRPr="00241DA8">
        <w:rPr>
          <w:b/>
        </w:rPr>
        <w:t>GRASP</w:t>
      </w:r>
      <w:r w:rsidR="000C0247">
        <w:rPr>
          <w:b/>
        </w:rPr>
        <w:t xml:space="preserve"> trial</w:t>
      </w:r>
      <w:r w:rsidR="002F7107">
        <w:rPr>
          <w:b/>
        </w:rPr>
        <w:t xml:space="preserve"> overview</w:t>
      </w:r>
    </w:p>
    <w:p w14:paraId="0DA9695F" w14:textId="272DE2C7" w:rsidR="00AB3871" w:rsidRPr="00241DA8" w:rsidRDefault="003D1203" w:rsidP="00830592">
      <w:pPr>
        <w:spacing w:after="0" w:line="360" w:lineRule="auto"/>
        <w:jc w:val="both"/>
        <w:rPr>
          <w:rFonts w:cs="Times New Roman"/>
        </w:rPr>
      </w:pPr>
      <w:r w:rsidRPr="00241DA8">
        <w:t xml:space="preserve">GRASP </w:t>
      </w:r>
      <w:r w:rsidR="00580867">
        <w:t xml:space="preserve">is a 2x2 factorial randomised controlled </w:t>
      </w:r>
      <w:r w:rsidRPr="00241DA8">
        <w:t xml:space="preserve">trial </w:t>
      </w:r>
      <w:r w:rsidR="00F71845">
        <w:t xml:space="preserve">that </w:t>
      </w:r>
      <w:r w:rsidRPr="00241DA8">
        <w:t>aims to</w:t>
      </w:r>
      <w:r w:rsidRPr="00241DA8">
        <w:rPr>
          <w:rFonts w:cs="Times New Roman"/>
        </w:rPr>
        <w:t xml:space="preserve"> assess whether: 1) an individually tailored progressive home exercise programme prescribed and supervised by a physiotherapist</w:t>
      </w:r>
      <w:r w:rsidR="00F330C9">
        <w:rPr>
          <w:rFonts w:cs="Times New Roman"/>
        </w:rPr>
        <w:t xml:space="preserve"> in </w:t>
      </w:r>
      <w:r w:rsidR="00F65FE3">
        <w:rPr>
          <w:rFonts w:cstheme="minorHAnsi"/>
        </w:rPr>
        <w:t>≤</w:t>
      </w:r>
      <w:r w:rsidR="00F330C9">
        <w:rPr>
          <w:rFonts w:cs="Times New Roman"/>
        </w:rPr>
        <w:t>6 face-to-face sessions</w:t>
      </w:r>
      <w:r w:rsidRPr="00241DA8">
        <w:rPr>
          <w:rFonts w:cs="Times New Roman"/>
        </w:rPr>
        <w:t xml:space="preserve"> </w:t>
      </w:r>
      <w:r w:rsidR="00FF1AEA">
        <w:rPr>
          <w:rFonts w:cs="Times New Roman"/>
        </w:rPr>
        <w:t>results in a greater improvement of</w:t>
      </w:r>
      <w:r w:rsidRPr="00241DA8">
        <w:rPr>
          <w:rFonts w:cs="Times New Roman"/>
        </w:rPr>
        <w:t xml:space="preserve"> shoulder pain and function at 12 months </w:t>
      </w:r>
      <w:r w:rsidR="00FF1AEA">
        <w:rPr>
          <w:rFonts w:cs="Times New Roman"/>
        </w:rPr>
        <w:t>compared to</w:t>
      </w:r>
      <w:r w:rsidRPr="00241DA8">
        <w:rPr>
          <w:rFonts w:cs="Times New Roman"/>
        </w:rPr>
        <w:t xml:space="preserve"> a </w:t>
      </w:r>
      <w:r w:rsidR="00EB67E0">
        <w:rPr>
          <w:rFonts w:cs="Times New Roman"/>
        </w:rPr>
        <w:t xml:space="preserve">single </w:t>
      </w:r>
      <w:r w:rsidRPr="00241DA8">
        <w:rPr>
          <w:rFonts w:cs="Times New Roman"/>
        </w:rPr>
        <w:t>best</w:t>
      </w:r>
      <w:r w:rsidR="002C3ACC">
        <w:rPr>
          <w:rFonts w:cs="Times New Roman"/>
        </w:rPr>
        <w:t>-</w:t>
      </w:r>
      <w:r w:rsidRPr="00241DA8">
        <w:rPr>
          <w:rFonts w:cs="Times New Roman"/>
        </w:rPr>
        <w:t xml:space="preserve">practice advice </w:t>
      </w:r>
      <w:r w:rsidR="00FF1AEA">
        <w:rPr>
          <w:rFonts w:cs="Times New Roman"/>
        </w:rPr>
        <w:t xml:space="preserve">and exercise instruction </w:t>
      </w:r>
      <w:r w:rsidRPr="00241DA8">
        <w:rPr>
          <w:rFonts w:cs="Times New Roman"/>
        </w:rPr>
        <w:t>session with a physiotherapist supported by high</w:t>
      </w:r>
      <w:r w:rsidR="002C3ACC">
        <w:rPr>
          <w:rFonts w:cs="Times New Roman"/>
        </w:rPr>
        <w:t>-</w:t>
      </w:r>
      <w:r w:rsidRPr="00241DA8">
        <w:rPr>
          <w:rFonts w:cs="Times New Roman"/>
        </w:rPr>
        <w:t xml:space="preserve">quality self-management materials; and 2) </w:t>
      </w:r>
      <w:r w:rsidR="00FF1AEA">
        <w:rPr>
          <w:rFonts w:cs="Times New Roman"/>
        </w:rPr>
        <w:t xml:space="preserve">a </w:t>
      </w:r>
      <w:r w:rsidRPr="00241DA8">
        <w:rPr>
          <w:rFonts w:cs="Times New Roman"/>
        </w:rPr>
        <w:t>sub</w:t>
      </w:r>
      <w:r w:rsidR="002F7107">
        <w:rPr>
          <w:rFonts w:cs="Times New Roman"/>
        </w:rPr>
        <w:t>-</w:t>
      </w:r>
      <w:r w:rsidRPr="00241DA8">
        <w:rPr>
          <w:rFonts w:cs="Times New Roman"/>
        </w:rPr>
        <w:t xml:space="preserve">acromial corticosteroid injection </w:t>
      </w:r>
      <w:r w:rsidR="00FF1AEA">
        <w:rPr>
          <w:rFonts w:cs="Times New Roman"/>
        </w:rPr>
        <w:t>results in greater improvement of</w:t>
      </w:r>
      <w:r w:rsidRPr="00241DA8">
        <w:rPr>
          <w:rFonts w:cs="Times New Roman"/>
        </w:rPr>
        <w:t xml:space="preserve"> shoulder pain and function at 12 months </w:t>
      </w:r>
      <w:r w:rsidR="001E1352">
        <w:rPr>
          <w:rFonts w:cs="Times New Roman"/>
        </w:rPr>
        <w:t>compared to</w:t>
      </w:r>
      <w:r w:rsidRPr="00241DA8">
        <w:rPr>
          <w:rFonts w:cs="Times New Roman"/>
        </w:rPr>
        <w:t xml:space="preserve"> no injection.</w:t>
      </w:r>
      <w:r w:rsidR="00110FFE" w:rsidRPr="00241DA8">
        <w:t xml:space="preserve"> </w:t>
      </w:r>
      <w:r w:rsidR="002C3ACC">
        <w:t>T</w:t>
      </w:r>
      <w:r w:rsidR="00791385" w:rsidRPr="00241DA8">
        <w:t xml:space="preserve">he </w:t>
      </w:r>
      <w:r w:rsidR="002C3ACC">
        <w:t xml:space="preserve">published </w:t>
      </w:r>
      <w:r w:rsidR="00791385" w:rsidRPr="00241DA8">
        <w:t>GRASP protocol</w:t>
      </w:r>
      <w:r w:rsidR="002C3ACC">
        <w:t xml:space="preserve"> describes the study design</w:t>
      </w:r>
      <w:r w:rsidR="001E1352">
        <w:t xml:space="preserve"> in more </w:t>
      </w:r>
      <w:r w:rsidR="00EB67E0">
        <w:t>detail</w:t>
      </w:r>
      <w:r w:rsidR="00E8430A">
        <w:t>.</w:t>
      </w:r>
      <w:r w:rsidR="006432D0" w:rsidRPr="00241DA8">
        <w:fldChar w:fldCharType="begin">
          <w:fldData xml:space="preserve">PEVuZE5vdGU+PENpdGU+PEF1dGhvcj5Ib3Bld2VsbDwvQXV0aG9yPjxZZWFyPjIwMTc8L1llYXI+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xODAwNDwvcGFnZXM+PHZvbHVtZT43PC92b2x1bWU+PG51bWJlcj43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</w:fldData>
        </w:fldChar>
      </w:r>
      <w:r w:rsidR="0060496E">
        <w:instrText xml:space="preserve"> ADDIN EN.CITE </w:instrText>
      </w:r>
      <w:r w:rsidR="0060496E">
        <w:fldChar w:fldCharType="begin">
          <w:fldData xml:space="preserve">PEVuZE5vdGU+PENpdGU+PEF1dGhvcj5Ib3Bld2VsbDwvQXV0aG9yPjxZZWFyPjIwMTc8L1llYXI+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xODAwNDwvcGFnZXM+PHZvbHVtZT43PC92b2x1bWU+PG51bWJlcj43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</w:fldData>
        </w:fldChar>
      </w:r>
      <w:r w:rsidR="0060496E">
        <w:instrText xml:space="preserve"> ADDIN EN.CITE.DATA </w:instrText>
      </w:r>
      <w:r w:rsidR="0060496E">
        <w:fldChar w:fldCharType="end"/>
      </w:r>
      <w:r w:rsidR="006432D0" w:rsidRPr="00241DA8">
        <w:fldChar w:fldCharType="separate"/>
      </w:r>
      <w:r w:rsidR="0060496E">
        <w:rPr>
          <w:noProof/>
        </w:rPr>
        <w:t>[10]</w:t>
      </w:r>
      <w:r w:rsidR="006432D0" w:rsidRPr="00241DA8">
        <w:fldChar w:fldCharType="end"/>
      </w:r>
      <w:r w:rsidR="00791385" w:rsidRPr="00241DA8">
        <w:rPr>
          <w:rFonts w:cs="Times New Roman"/>
        </w:rPr>
        <w:t xml:space="preserve"> </w:t>
      </w:r>
    </w:p>
    <w:p w14:paraId="16DE6102" w14:textId="77777777" w:rsidR="00AB3871" w:rsidRPr="00241DA8" w:rsidRDefault="00AB3871" w:rsidP="00830592">
      <w:pPr>
        <w:spacing w:after="0" w:line="360" w:lineRule="auto"/>
        <w:jc w:val="both"/>
        <w:rPr>
          <w:rFonts w:cs="Times New Roman"/>
        </w:rPr>
      </w:pPr>
    </w:p>
    <w:p w14:paraId="5546C411" w14:textId="02E455EB" w:rsidR="00F71845" w:rsidRDefault="002C3ACC" w:rsidP="008312A1">
      <w:pPr>
        <w:spacing w:after="0" w:line="360" w:lineRule="auto"/>
      </w:pPr>
      <w:r>
        <w:rPr>
          <w:rFonts w:cs="Times New Roman"/>
        </w:rPr>
        <w:t xml:space="preserve">We </w:t>
      </w:r>
      <w:r w:rsidR="00E23AB5">
        <w:rPr>
          <w:rFonts w:cs="Times New Roman"/>
        </w:rPr>
        <w:t>have recruited 708</w:t>
      </w:r>
      <w:r w:rsidR="0057480E" w:rsidRPr="00241DA8">
        <w:rPr>
          <w:rFonts w:cs="Times New Roman"/>
        </w:rPr>
        <w:t xml:space="preserve"> participants </w:t>
      </w:r>
      <w:r w:rsidR="003D1203" w:rsidRPr="00241DA8">
        <w:t xml:space="preserve">across </w:t>
      </w:r>
      <w:r w:rsidR="0057480E" w:rsidRPr="00241DA8">
        <w:t>primary-care</w:t>
      </w:r>
      <w:r>
        <w:t>-</w:t>
      </w:r>
      <w:r w:rsidR="0057480E" w:rsidRPr="00241DA8">
        <w:t xml:space="preserve">based musculoskeletal </w:t>
      </w:r>
      <w:r w:rsidR="003D1203" w:rsidRPr="00241DA8">
        <w:t xml:space="preserve">services and related physiotherapy services </w:t>
      </w:r>
      <w:r w:rsidR="0057480E" w:rsidRPr="00241DA8">
        <w:t>in the UK.</w:t>
      </w:r>
      <w:r w:rsidR="0057480E" w:rsidRPr="00241DA8">
        <w:rPr>
          <w:rFonts w:cs="Times New Roman"/>
        </w:rPr>
        <w:t xml:space="preserve"> </w:t>
      </w:r>
      <w:r w:rsidR="00E64386" w:rsidRPr="00241DA8">
        <w:t xml:space="preserve">The target population is </w:t>
      </w:r>
      <w:r w:rsidR="00B535F7" w:rsidRPr="00241DA8">
        <w:t xml:space="preserve">adults </w:t>
      </w:r>
      <w:r w:rsidR="00E64386" w:rsidRPr="00241DA8">
        <w:t xml:space="preserve">aged </w:t>
      </w:r>
      <w:r w:rsidR="00F65FE3">
        <w:rPr>
          <w:rFonts w:cstheme="minorHAnsi"/>
        </w:rPr>
        <w:t>≥</w:t>
      </w:r>
      <w:r w:rsidR="00E64386" w:rsidRPr="00241DA8">
        <w:t xml:space="preserve">18 </w:t>
      </w:r>
      <w:r w:rsidR="00B535F7" w:rsidRPr="00241DA8">
        <w:t xml:space="preserve">years </w:t>
      </w:r>
      <w:r w:rsidR="00E64386" w:rsidRPr="00241DA8">
        <w:t>with a new</w:t>
      </w:r>
      <w:r w:rsidR="00FF1AEA">
        <w:t xml:space="preserve"> (i.e. &lt; 6 months)</w:t>
      </w:r>
      <w:r w:rsidR="00E64386" w:rsidRPr="00241DA8">
        <w:t>, but not necessarily first, episode of shoulder pain attributable to a rotator cuff disorde</w:t>
      </w:r>
      <w:r w:rsidR="00B535F7" w:rsidRPr="00241DA8">
        <w:t xml:space="preserve">r using </w:t>
      </w:r>
      <w:r w:rsidR="00E64386" w:rsidRPr="00241DA8">
        <w:t xml:space="preserve">the British Elbow and Shoulder Society (BESS) </w:t>
      </w:r>
      <w:r w:rsidR="00B535F7" w:rsidRPr="00241DA8">
        <w:t>guidelines</w:t>
      </w:r>
      <w:r w:rsidR="00F65FE3">
        <w:t>’ diagnostic criteria</w:t>
      </w:r>
      <w:r w:rsidR="00A83470">
        <w:t xml:space="preserve"> (Figure 1)</w:t>
      </w:r>
      <w:r w:rsidR="00E8430A">
        <w:t>,</w:t>
      </w:r>
      <w:r w:rsidR="00E64386" w:rsidRPr="00241DA8">
        <w:fldChar w:fldCharType="begin"/>
      </w:r>
      <w:r w:rsidR="0060496E">
        <w:instrText xml:space="preserve"> ADDIN EN.CITE &lt;EndNote&gt;&lt;Cite&gt;&lt;Author&gt;Mitchell&lt;/Author&gt;&lt;Year&gt;2005&lt;/Year&gt;&lt;RecNum&gt;1&lt;/RecNum&gt;&lt;DisplayText&gt;[1]&lt;/DisplayText&gt;&lt;record&gt;&lt;rec-number&gt;1&lt;/rec-number&gt;&lt;foreign-keys&gt;&lt;key app="EN" db-id="e5estvrxd0f0dmea5vdpaerx5r0defrtff5t" timestamp="1536914526"&gt;1&lt;/key&gt;&lt;/foreign-keys&gt;&lt;ref-type name="Journal Article"&gt;17&lt;/ref-type&gt;&lt;contributors&gt;&lt;authors&gt;&lt;author&gt;Mitchell, C.&lt;/author&gt;&lt;author&gt;Adebajo, A.&lt;/author&gt;&lt;author&gt;Hay, E.&lt;/author&gt;&lt;author&gt;Carr, A.&lt;/author&gt;&lt;/authors&gt;&lt;/contributors&gt;&lt;auth-address&gt;Institute of General Practice and Primary Care, School of Health and Related Research (ScHARR), University of Sheffield, Northern General Hospital, Sheffield S5 7AU. c.mitchell@sheffield.ac.uk&lt;/auth-address&gt;&lt;titles&gt;&lt;title&gt;Shoulder pain: diagnosis and management in primary care&lt;/title&gt;&lt;secondary-title&gt;BMJ &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124-8&lt;/pages&gt;&lt;volume&gt;331&lt;/volume&gt;&lt;number&gt;7525&lt;/number&gt;&lt;edition&gt;2005/11/12&lt;/edition&gt;&lt;keywords&gt;&lt;keyword&gt;Adult&lt;/keyword&gt;&lt;keyword&gt;Aged&lt;/keyword&gt;&lt;keyword&gt;Humans&lt;/keyword&gt;&lt;keyword&gt;Medical History Taking&lt;/keyword&gt;&lt;keyword&gt;Middle Aged&lt;/keyword&gt;&lt;keyword&gt;Physical Examination&lt;/keyword&gt;&lt;keyword&gt;Primary Health Care&lt;/keyword&gt;&lt;keyword&gt;Referral and Consultation&lt;/keyword&gt;&lt;keyword&gt;Shoulder Impingement Syndrome/diagnosis/etiology/therapy&lt;/keyword&gt;&lt;keyword&gt;*Shoulder Pain/diagnosis/etiology/therapy&lt;/keyword&gt;&lt;/keywords&gt;&lt;dates&gt;&lt;year&gt;2005&lt;/year&gt;&lt;pub-dates&gt;&lt;date&gt;Nov 12&lt;/date&gt;&lt;/pub-dates&gt;&lt;/dates&gt;&lt;isbn&gt;0959-535x&lt;/isbn&gt;&lt;accession-num&gt;16282408&lt;/accession-num&gt;&lt;urls&gt;&lt;/urls&gt;&lt;custom2&gt;Pmc1283277&lt;/custom2&gt;&lt;electronic-resource-num&gt;10.1136/bmj.331.7525.1124&lt;/electronic-resource-num&gt;&lt;remote-database-provider&gt;NLM&lt;/remote-database-provider&gt;&lt;language&gt;eng&lt;/language&gt;&lt;/record&gt;&lt;/Cite&gt;&lt;/EndNote&gt;</w:instrText>
      </w:r>
      <w:r w:rsidR="00E64386" w:rsidRPr="00241DA8">
        <w:fldChar w:fldCharType="separate"/>
      </w:r>
      <w:r w:rsidR="0060496E">
        <w:rPr>
          <w:noProof/>
        </w:rPr>
        <w:t>[1]</w:t>
      </w:r>
      <w:r w:rsidR="00E64386" w:rsidRPr="00241DA8">
        <w:fldChar w:fldCharType="end"/>
      </w:r>
      <w:r w:rsidR="00B535F7" w:rsidRPr="00241DA8">
        <w:t xml:space="preserve"> </w:t>
      </w:r>
      <w:r w:rsidR="00EB67E0">
        <w:t xml:space="preserve">and </w:t>
      </w:r>
      <w:r w:rsidR="00B535F7" w:rsidRPr="00241DA8">
        <w:lastRenderedPageBreak/>
        <w:t>who are not rec</w:t>
      </w:r>
      <w:r w:rsidR="00003870" w:rsidRPr="00241DA8">
        <w:t>ei</w:t>
      </w:r>
      <w:r w:rsidR="00B535F7" w:rsidRPr="00241DA8">
        <w:t xml:space="preserve">ving physiotherapy or being considered </w:t>
      </w:r>
      <w:r w:rsidR="00AB70F4" w:rsidRPr="00241DA8">
        <w:t>for surgery.</w:t>
      </w:r>
      <w:r w:rsidR="00F71845">
        <w:t xml:space="preserve"> Patients with a traumatic injury </w:t>
      </w:r>
      <w:r w:rsidR="00F71845" w:rsidRPr="00BB00A9">
        <w:t>(e.g., dislocation, fracture or full th</w:t>
      </w:r>
      <w:r w:rsidR="00F71845">
        <w:t xml:space="preserve">ickness tear requiring surgery), neurological disease affecting the shoulder, other shoulder disorder </w:t>
      </w:r>
      <w:r w:rsidR="00F71845" w:rsidRPr="00BB00A9">
        <w:t>(e.g., inflammatory arthritis, frozen shoulder, glenohumeral joint instability)</w:t>
      </w:r>
      <w:r w:rsidR="00F71845">
        <w:t xml:space="preserve"> or a contraindication to corticosteroid injection are excluded. </w:t>
      </w:r>
    </w:p>
    <w:p w14:paraId="63420941" w14:textId="77777777" w:rsidR="00F71845" w:rsidRDefault="00F71845" w:rsidP="00830592">
      <w:pPr>
        <w:spacing w:after="0" w:line="360" w:lineRule="auto"/>
        <w:jc w:val="both"/>
        <w:rPr>
          <w:rFonts w:eastAsiaTheme="minorEastAsia" w:cs="Times New Roman"/>
          <w:color w:val="000000"/>
          <w:lang w:eastAsia="en-GB"/>
        </w:rPr>
      </w:pPr>
    </w:p>
    <w:p w14:paraId="33321DC3" w14:textId="5A50A167" w:rsidR="007E1005" w:rsidRDefault="00F71845" w:rsidP="007E1005">
      <w:pPr>
        <w:pStyle w:val="NoSpacing"/>
        <w:spacing w:line="360" w:lineRule="auto"/>
        <w:jc w:val="both"/>
        <w:rPr>
          <w:rFonts w:cs="Times New Roman"/>
        </w:rPr>
      </w:pPr>
      <w:r>
        <w:rPr>
          <w:rFonts w:eastAsiaTheme="minorEastAsia"/>
        </w:rPr>
        <w:t xml:space="preserve">Participants are randomised to intervention groups (1:1:1:1) using a centralised computer randomisation service </w:t>
      </w:r>
      <w:r w:rsidR="00AB70F4" w:rsidRPr="00241DA8">
        <w:rPr>
          <w:rFonts w:cs="Times New Roman"/>
        </w:rPr>
        <w:t>to one of four interventions:</w:t>
      </w:r>
      <w:r w:rsidR="00AB70F4" w:rsidRPr="00241DA8">
        <w:rPr>
          <w:rFonts w:eastAsiaTheme="minorEastAsia" w:cs="Times New Roman"/>
          <w:color w:val="000000"/>
          <w:lang w:eastAsia="en-GB"/>
        </w:rPr>
        <w:t xml:space="preserve"> 1) </w:t>
      </w:r>
      <w:r w:rsidR="00AB70F4" w:rsidRPr="00241DA8">
        <w:rPr>
          <w:rFonts w:cs="Times New Roman"/>
        </w:rPr>
        <w:t>progressive exercise</w:t>
      </w:r>
      <w:r w:rsidR="00997858">
        <w:rPr>
          <w:rFonts w:cs="Times New Roman"/>
        </w:rPr>
        <w:t xml:space="preserve"> only</w:t>
      </w:r>
      <w:r w:rsidR="00AB70F4" w:rsidRPr="00241DA8">
        <w:rPr>
          <w:rFonts w:cs="Times New Roman"/>
        </w:rPr>
        <w:t xml:space="preserve"> (≤6 physiotherapy sessions);</w:t>
      </w:r>
      <w:r w:rsidR="00AB70F4" w:rsidRPr="00241DA8">
        <w:rPr>
          <w:rFonts w:eastAsiaTheme="minorEastAsia" w:cs="Times New Roman"/>
          <w:color w:val="000000"/>
          <w:lang w:eastAsia="en-GB"/>
        </w:rPr>
        <w:t xml:space="preserve"> 2) </w:t>
      </w:r>
      <w:r w:rsidR="00AB70F4" w:rsidRPr="00241DA8">
        <w:rPr>
          <w:rFonts w:cs="Times New Roman"/>
        </w:rPr>
        <w:t>best</w:t>
      </w:r>
      <w:r w:rsidR="002C3ACC">
        <w:rPr>
          <w:rFonts w:cs="Times New Roman"/>
        </w:rPr>
        <w:t>-</w:t>
      </w:r>
      <w:r w:rsidR="00AB70F4" w:rsidRPr="00241DA8">
        <w:rPr>
          <w:rFonts w:cs="Times New Roman"/>
        </w:rPr>
        <w:t xml:space="preserve">practice advice </w:t>
      </w:r>
      <w:r w:rsidR="00997858">
        <w:rPr>
          <w:rFonts w:cs="Times New Roman"/>
        </w:rPr>
        <w:t xml:space="preserve">only </w:t>
      </w:r>
      <w:r w:rsidR="00AB70F4" w:rsidRPr="00241DA8">
        <w:rPr>
          <w:rFonts w:cs="Times New Roman"/>
        </w:rPr>
        <w:t>(1 physiotherapy session);</w:t>
      </w:r>
      <w:r w:rsidR="00AB70F4" w:rsidRPr="00241DA8">
        <w:rPr>
          <w:rFonts w:eastAsiaTheme="minorEastAsia" w:cs="Times New Roman"/>
          <w:color w:val="000000"/>
          <w:lang w:eastAsia="en-GB"/>
        </w:rPr>
        <w:t xml:space="preserve"> 3) </w:t>
      </w:r>
      <w:r w:rsidR="00AB70F4" w:rsidRPr="00241DA8">
        <w:rPr>
          <w:rFonts w:cs="Times New Roman"/>
        </w:rPr>
        <w:t>corticosteroid injection then progressive exercise (≤6 sessions);</w:t>
      </w:r>
      <w:r w:rsidR="00AB70F4" w:rsidRPr="00241DA8">
        <w:rPr>
          <w:rFonts w:eastAsiaTheme="minorEastAsia" w:cs="Times New Roman"/>
          <w:color w:val="000000"/>
          <w:lang w:eastAsia="en-GB"/>
        </w:rPr>
        <w:t xml:space="preserve"> or 4) </w:t>
      </w:r>
      <w:r w:rsidR="00AB70F4" w:rsidRPr="00241DA8">
        <w:rPr>
          <w:rFonts w:cs="Times New Roman"/>
        </w:rPr>
        <w:t>corticosteroid injection then best</w:t>
      </w:r>
      <w:r w:rsidR="002C3ACC">
        <w:rPr>
          <w:rFonts w:cs="Times New Roman"/>
        </w:rPr>
        <w:t>-</w:t>
      </w:r>
      <w:r w:rsidR="00AB70F4" w:rsidRPr="00241DA8">
        <w:rPr>
          <w:rFonts w:cs="Times New Roman"/>
        </w:rPr>
        <w:t>practice advice (1 session)</w:t>
      </w:r>
      <w:r w:rsidR="00871A3A" w:rsidRPr="00241DA8">
        <w:rPr>
          <w:rFonts w:eastAsiaTheme="minorEastAsia" w:cs="Times New Roman"/>
          <w:color w:val="000000"/>
          <w:lang w:eastAsia="en-GB"/>
        </w:rPr>
        <w:t xml:space="preserve">. </w:t>
      </w:r>
      <w:r w:rsidR="00D55869" w:rsidRPr="00241DA8">
        <w:rPr>
          <w:rFonts w:eastAsiaTheme="minorEastAsia" w:cs="Times New Roman"/>
          <w:bCs/>
          <w:color w:val="000000"/>
        </w:rPr>
        <w:t>The primary outcome is shoulder pain and function at 12 months</w:t>
      </w:r>
      <w:r w:rsidR="002C3ACC">
        <w:rPr>
          <w:rFonts w:eastAsiaTheme="minorEastAsia" w:cs="Times New Roman"/>
          <w:bCs/>
          <w:color w:val="000000"/>
        </w:rPr>
        <w:t>,</w:t>
      </w:r>
      <w:r w:rsidR="00D55869" w:rsidRPr="00241DA8">
        <w:rPr>
          <w:rFonts w:eastAsiaTheme="minorEastAsia" w:cs="Times New Roman"/>
          <w:bCs/>
          <w:color w:val="000000"/>
        </w:rPr>
        <w:t xml:space="preserve"> measured using the</w:t>
      </w:r>
      <w:r w:rsidR="00AB70F4" w:rsidRPr="00241DA8">
        <w:rPr>
          <w:rFonts w:eastAsiaTheme="minorEastAsia" w:cs="Times New Roman"/>
          <w:bCs/>
          <w:color w:val="000000"/>
        </w:rPr>
        <w:t xml:space="preserve"> </w:t>
      </w:r>
      <w:r w:rsidR="00D55869" w:rsidRPr="00241DA8">
        <w:rPr>
          <w:rFonts w:eastAsiaTheme="minorEastAsia" w:cs="Times New Roman"/>
          <w:bCs/>
          <w:color w:val="000000"/>
        </w:rPr>
        <w:t>S</w:t>
      </w:r>
      <w:r w:rsidR="00D55869" w:rsidRPr="00241DA8">
        <w:rPr>
          <w:rFonts w:cs="Times New Roman"/>
        </w:rPr>
        <w:t xml:space="preserve">houlder Pain and Disability Index </w:t>
      </w:r>
      <w:r w:rsidR="007E1005">
        <w:rPr>
          <w:rFonts w:cs="Times New Roman"/>
        </w:rPr>
        <w:t xml:space="preserve">(SPADI) </w:t>
      </w:r>
      <w:r w:rsidR="00AB70F4" w:rsidRPr="00241DA8">
        <w:rPr>
          <w:rFonts w:cs="Times New Roman"/>
        </w:rPr>
        <w:t>total score</w:t>
      </w:r>
      <w:r w:rsidR="00E8430A">
        <w:rPr>
          <w:rFonts w:cs="Times New Roman"/>
        </w:rPr>
        <w:t>.</w:t>
      </w:r>
      <w:r w:rsidR="00D55869" w:rsidRPr="00241DA8">
        <w:rPr>
          <w:rFonts w:cs="Times New Roman"/>
        </w:rPr>
        <w:fldChar w:fldCharType="begin">
          <w:fldData xml:space="preserve">PEVuZE5vdGU+PENpdGU+PEF1dGhvcj5Sb2FjaDwvQXV0aG9yPjxZZWFyPjE5OTE8L1llYXI+PFJl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cyNy0zMjwvcGFnZXM+PHZvbHVtZT4yMjwvdm9sdW1lPjxudW1iZXI+NDwvbnVtYmVyPjxl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</w:fldData>
        </w:fldChar>
      </w:r>
      <w:r w:rsidR="0060496E">
        <w:rPr>
          <w:rFonts w:cs="Times New Roman"/>
        </w:rPr>
        <w:instrText xml:space="preserve"> ADDIN EN.CITE </w:instrText>
      </w:r>
      <w:r w:rsidR="0060496E">
        <w:rPr>
          <w:rFonts w:cs="Times New Roman"/>
        </w:rPr>
        <w:fldChar w:fldCharType="begin">
          <w:fldData xml:space="preserve">PEVuZE5vdGU+PENpdGU+PEF1dGhvcj5Sb2FjaDwvQXV0aG9yPjxZZWFyPjE5OTE8L1llYXI+PFJl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</w:fldData>
        </w:fldChar>
      </w:r>
      <w:r w:rsidR="0060496E">
        <w:rPr>
          <w:rFonts w:cs="Times New Roman"/>
        </w:rPr>
        <w:instrText xml:space="preserve"> ADDIN EN.CITE.DATA </w:instrText>
      </w:r>
      <w:r w:rsidR="0060496E">
        <w:rPr>
          <w:rFonts w:cs="Times New Roman"/>
        </w:rPr>
      </w:r>
      <w:r w:rsidR="0060496E">
        <w:rPr>
          <w:rFonts w:cs="Times New Roman"/>
        </w:rPr>
        <w:fldChar w:fldCharType="end"/>
      </w:r>
      <w:r w:rsidR="00D55869" w:rsidRPr="00241DA8">
        <w:rPr>
          <w:rFonts w:cs="Times New Roman"/>
        </w:rPr>
      </w:r>
      <w:r w:rsidR="00D55869" w:rsidRPr="00241DA8">
        <w:rPr>
          <w:rFonts w:cs="Times New Roman"/>
        </w:rPr>
        <w:fldChar w:fldCharType="separate"/>
      </w:r>
      <w:r w:rsidR="0060496E">
        <w:rPr>
          <w:rFonts w:cs="Times New Roman"/>
          <w:noProof/>
        </w:rPr>
        <w:t>[11, 12]</w:t>
      </w:r>
      <w:r w:rsidR="00D55869" w:rsidRPr="00241DA8">
        <w:rPr>
          <w:rFonts w:cs="Times New Roman"/>
        </w:rPr>
        <w:fldChar w:fldCharType="end"/>
      </w:r>
      <w:r w:rsidR="00D55869" w:rsidRPr="00241DA8">
        <w:rPr>
          <w:rFonts w:cs="Times New Roman"/>
        </w:rPr>
        <w:t xml:space="preserve"> </w:t>
      </w:r>
      <w:r w:rsidR="00F65FE3">
        <w:rPr>
          <w:rFonts w:cs="Times New Roman"/>
        </w:rPr>
        <w:t>We are conducting a</w:t>
      </w:r>
      <w:r w:rsidR="0057480E" w:rsidRPr="00241DA8">
        <w:t xml:space="preserve"> parallel within-trial economic analysis and estimat</w:t>
      </w:r>
      <w:r w:rsidR="00F65FE3">
        <w:t>ing</w:t>
      </w:r>
      <w:r w:rsidR="0057480E" w:rsidRPr="00241DA8">
        <w:t xml:space="preserve"> treatment effects in secondary outcomes</w:t>
      </w:r>
      <w:r w:rsidR="00110FFE" w:rsidRPr="00241DA8">
        <w:t xml:space="preserve"> </w:t>
      </w:r>
      <w:r w:rsidR="00066B8C">
        <w:t>using</w:t>
      </w:r>
      <w:r w:rsidR="00110FFE" w:rsidRPr="00241DA8">
        <w:t xml:space="preserve"> a postal questionnaire at 8</w:t>
      </w:r>
      <w:r w:rsidR="00066B8C">
        <w:t xml:space="preserve"> </w:t>
      </w:r>
      <w:r w:rsidR="00110FFE" w:rsidRPr="00241DA8">
        <w:t>weeks, 6</w:t>
      </w:r>
      <w:r w:rsidR="00066B8C">
        <w:t xml:space="preserve"> </w:t>
      </w:r>
      <w:r w:rsidR="0057480E" w:rsidRPr="00241DA8">
        <w:t>months</w:t>
      </w:r>
      <w:r w:rsidR="00066B8C">
        <w:t>,</w:t>
      </w:r>
      <w:r w:rsidR="0057480E" w:rsidRPr="00241DA8">
        <w:t xml:space="preserve"> and 12 months. </w:t>
      </w:r>
      <w:r w:rsidR="007E1005">
        <w:t xml:space="preserve">Secondary outcomes include </w:t>
      </w:r>
      <w:r w:rsidR="007E1005">
        <w:rPr>
          <w:rFonts w:cs="Times New Roman"/>
        </w:rPr>
        <w:t>sub-domains of the SPADI (</w:t>
      </w:r>
      <w:r w:rsidR="007E1005" w:rsidRPr="000F30A1">
        <w:rPr>
          <w:rFonts w:cs="Times New Roman"/>
        </w:rPr>
        <w:t xml:space="preserve">pain </w:t>
      </w:r>
      <w:r w:rsidR="007E1005">
        <w:rPr>
          <w:rFonts w:cs="Times New Roman"/>
        </w:rPr>
        <w:t xml:space="preserve">and </w:t>
      </w:r>
      <w:r w:rsidR="007E1005" w:rsidRPr="000F30A1">
        <w:rPr>
          <w:rFonts w:cs="Times New Roman"/>
        </w:rPr>
        <w:t>function</w:t>
      </w:r>
      <w:r w:rsidR="007E1005">
        <w:rPr>
          <w:rFonts w:cs="Times New Roman"/>
        </w:rPr>
        <w:t>); h</w:t>
      </w:r>
      <w:r w:rsidR="007E1005" w:rsidRPr="000F30A1">
        <w:rPr>
          <w:rFonts w:cs="Times New Roman"/>
        </w:rPr>
        <w:t xml:space="preserve">ealth-related quality of life </w:t>
      </w:r>
      <w:r w:rsidR="007E1005">
        <w:rPr>
          <w:rFonts w:cs="Times New Roman"/>
        </w:rPr>
        <w:t>(</w:t>
      </w:r>
      <w:r w:rsidR="007E1005" w:rsidRPr="000F30A1">
        <w:rPr>
          <w:rFonts w:cs="Times New Roman"/>
        </w:rPr>
        <w:t>EQ-5D</w:t>
      </w:r>
      <w:r w:rsidR="007E1005">
        <w:rPr>
          <w:rFonts w:cs="Times New Roman"/>
        </w:rPr>
        <w:t>-5L)</w:t>
      </w:r>
      <w:r w:rsidR="007E1005" w:rsidRPr="000F30A1">
        <w:rPr>
          <w:rFonts w:cs="Times New Roman"/>
        </w:rPr>
        <w:t xml:space="preserve"> score </w:t>
      </w:r>
      <w:r w:rsidR="007E1005" w:rsidRPr="000F30A1">
        <w:rPr>
          <w:rFonts w:cs="Times New Roman"/>
        </w:rPr>
        <w:fldChar w:fldCharType="begin"/>
      </w:r>
      <w:r w:rsidR="003A4B56">
        <w:rPr>
          <w:rFonts w:cs="Times New Roman"/>
        </w:rPr>
        <w:instrText xml:space="preserve"> ADDIN EN.CITE &lt;EndNote&gt;&lt;Cite&gt;&lt;Author&gt;Brooks&lt;/Author&gt;&lt;Year&gt;1996&lt;/Year&gt;&lt;RecNum&gt;35&lt;/RecNum&gt;&lt;DisplayText&gt;[13]&lt;/DisplayText&gt;&lt;record&gt;&lt;rec-number&gt;35&lt;/rec-number&gt;&lt;foreign-keys&gt;&lt;key app="EN" db-id="9st5raadvsaxd9eweaxvvstf2d2vxv2fpezz" timestamp="1429795982"&gt;35&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53-72&lt;/pages&gt;&lt;volume&gt;37&lt;/volume&gt;&lt;number&gt;1&lt;/number&gt;&lt;edition&gt;1996/06/06&lt;/edition&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lt;/isbn&gt;&lt;accession-num&gt;10158943&lt;/accession-num&gt;&lt;urls&gt;&lt;/urls&gt;&lt;remote-database-provider&gt;NLM&lt;/remote-database-provider&gt;&lt;language&gt;eng&lt;/language&gt;&lt;/record&gt;&lt;/Cite&gt;&lt;/EndNote&gt;</w:instrText>
      </w:r>
      <w:r w:rsidR="007E1005" w:rsidRPr="000F30A1">
        <w:rPr>
          <w:rFonts w:cs="Times New Roman"/>
        </w:rPr>
        <w:fldChar w:fldCharType="separate"/>
      </w:r>
      <w:r w:rsidR="003A4B56">
        <w:rPr>
          <w:rFonts w:cs="Times New Roman"/>
          <w:noProof/>
        </w:rPr>
        <w:t>[13]</w:t>
      </w:r>
      <w:r w:rsidR="007E1005" w:rsidRPr="000F30A1">
        <w:rPr>
          <w:rFonts w:cs="Times New Roman"/>
        </w:rPr>
        <w:fldChar w:fldCharType="end"/>
      </w:r>
      <w:r w:rsidR="007E1005" w:rsidRPr="000F30A1">
        <w:rPr>
          <w:rFonts w:cs="Times New Roman"/>
        </w:rPr>
        <w:t xml:space="preserve">; Fear Avoidance Belief Questionnaire </w:t>
      </w:r>
      <w:r w:rsidR="007E1005">
        <w:rPr>
          <w:rFonts w:cs="Times New Roman"/>
        </w:rPr>
        <w:t>(</w:t>
      </w:r>
      <w:r w:rsidR="007E1005" w:rsidRPr="000F30A1">
        <w:rPr>
          <w:rFonts w:cs="Times New Roman"/>
        </w:rPr>
        <w:t>physical activity 5</w:t>
      </w:r>
      <w:r w:rsidR="007E1005">
        <w:rPr>
          <w:rFonts w:cs="Times New Roman"/>
        </w:rPr>
        <w:t>-</w:t>
      </w:r>
      <w:r w:rsidR="007E1005" w:rsidRPr="000F30A1">
        <w:rPr>
          <w:rFonts w:cs="Times New Roman"/>
        </w:rPr>
        <w:t>item subscale</w:t>
      </w:r>
      <w:r w:rsidR="007E1005">
        <w:rPr>
          <w:rFonts w:cs="Times New Roman"/>
        </w:rPr>
        <w:t>)</w:t>
      </w:r>
      <w:r w:rsidR="007E1005">
        <w:rPr>
          <w:rFonts w:cs="Times New Roman"/>
        </w:rPr>
        <w:fldChar w:fldCharType="begin">
          <w:fldData xml:space="preserve">PEVuZE5vdGU+PENpdGU+PEF1dGhvcj5NaW50a2VuPC9BdXRob3I+PFllYXI+MjAxMDwvWWVhcj48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MTI4LTM2PC9wYWdlcz48dm9sdW1lPjkxPC92b2x1bWU+PG51bWJl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</w:fldData>
        </w:fldChar>
      </w:r>
      <w:r w:rsidR="003A4B56">
        <w:rPr>
          <w:rFonts w:cs="Times New Roman"/>
        </w:rPr>
        <w:instrText xml:space="preserve"> ADDIN EN.CITE </w:instrText>
      </w:r>
      <w:r w:rsidR="003A4B56">
        <w:rPr>
          <w:rFonts w:cs="Times New Roman"/>
        </w:rPr>
        <w:fldChar w:fldCharType="begin">
          <w:fldData xml:space="preserve">PEVuZE5vdGU+PENpdGU+PEF1dGhvcj5NaW50a2VuPC9BdXRob3I+PFllYXI+MjAxMDwvWWVhcj48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</w:fldData>
        </w:fldChar>
      </w:r>
      <w:r w:rsidR="003A4B56">
        <w:rPr>
          <w:rFonts w:cs="Times New Roman"/>
        </w:rPr>
        <w:instrText xml:space="preserve"> ADDIN EN.CITE.DATA </w:instrText>
      </w:r>
      <w:r w:rsidR="003A4B56">
        <w:rPr>
          <w:rFonts w:cs="Times New Roman"/>
        </w:rPr>
      </w:r>
      <w:r w:rsidR="003A4B56">
        <w:rPr>
          <w:rFonts w:cs="Times New Roman"/>
        </w:rPr>
        <w:fldChar w:fldCharType="end"/>
      </w:r>
      <w:r w:rsidR="007E1005">
        <w:rPr>
          <w:rFonts w:cs="Times New Roman"/>
        </w:rPr>
      </w:r>
      <w:r w:rsidR="007E1005">
        <w:rPr>
          <w:rFonts w:cs="Times New Roman"/>
        </w:rPr>
        <w:fldChar w:fldCharType="separate"/>
      </w:r>
      <w:r w:rsidR="003A4B56">
        <w:rPr>
          <w:rFonts w:cs="Times New Roman"/>
          <w:noProof/>
        </w:rPr>
        <w:t>[14]</w:t>
      </w:r>
      <w:r w:rsidR="007E1005">
        <w:rPr>
          <w:rFonts w:cs="Times New Roman"/>
        </w:rPr>
        <w:fldChar w:fldCharType="end"/>
      </w:r>
      <w:r w:rsidR="007E1005">
        <w:rPr>
          <w:rFonts w:cs="Times New Roman"/>
        </w:rPr>
        <w:t xml:space="preserve">; </w:t>
      </w:r>
      <w:r w:rsidR="007E1005" w:rsidRPr="000F30A1">
        <w:rPr>
          <w:rFonts w:cs="Times New Roman"/>
        </w:rPr>
        <w:t>Pain Self-efficacy questionnaire</w:t>
      </w:r>
      <w:r w:rsidR="007E1005">
        <w:rPr>
          <w:rFonts w:cs="Times New Roman"/>
        </w:rPr>
        <w:t xml:space="preserve"> (short form</w:t>
      </w:r>
      <w:r w:rsidR="007E1005" w:rsidRPr="000F30A1">
        <w:rPr>
          <w:rFonts w:cs="Times New Roman"/>
        </w:rPr>
        <w:t>)</w:t>
      </w:r>
      <w:r w:rsidR="007E1005">
        <w:rPr>
          <w:rFonts w:cs="Times New Roman"/>
        </w:rPr>
        <w:t xml:space="preserve"> </w:t>
      </w:r>
      <w:r w:rsidR="007E1005">
        <w:rPr>
          <w:rFonts w:cs="Times New Roman"/>
        </w:rPr>
        <w:fldChar w:fldCharType="begin">
          <w:fldData xml:space="preserve">PEVuZE5vdGU+PENpdGU+PEF1dGhvcj5OaWNob2xhczwvQXV0aG9yPjxZZWFyPjIwMTU8L1llYXI+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</w:fldData>
        </w:fldChar>
      </w:r>
      <w:r w:rsidR="003A4B56">
        <w:rPr>
          <w:rFonts w:cs="Times New Roman"/>
        </w:rPr>
        <w:instrText xml:space="preserve"> ADDIN EN.CITE </w:instrText>
      </w:r>
      <w:r w:rsidR="003A4B56">
        <w:rPr>
          <w:rFonts w:cs="Times New Roman"/>
        </w:rPr>
        <w:fldChar w:fldCharType="begin">
          <w:fldData xml:space="preserve">PEVuZE5vdGU+PENpdGU+PEF1dGhvcj5OaWNob2xhczwvQXV0aG9yPjxZZWFyPjIwMTU8L1llYXI+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</w:fldData>
        </w:fldChar>
      </w:r>
      <w:r w:rsidR="003A4B56">
        <w:rPr>
          <w:rFonts w:cs="Times New Roman"/>
        </w:rPr>
        <w:instrText xml:space="preserve"> ADDIN EN.CITE.DATA </w:instrText>
      </w:r>
      <w:r w:rsidR="003A4B56">
        <w:rPr>
          <w:rFonts w:cs="Times New Roman"/>
        </w:rPr>
      </w:r>
      <w:r w:rsidR="003A4B56">
        <w:rPr>
          <w:rFonts w:cs="Times New Roman"/>
        </w:rPr>
        <w:fldChar w:fldCharType="end"/>
      </w:r>
      <w:r w:rsidR="007E1005">
        <w:rPr>
          <w:rFonts w:cs="Times New Roman"/>
        </w:rPr>
      </w:r>
      <w:r w:rsidR="007E1005">
        <w:rPr>
          <w:rFonts w:cs="Times New Roman"/>
        </w:rPr>
        <w:fldChar w:fldCharType="separate"/>
      </w:r>
      <w:r w:rsidR="003A4B56">
        <w:rPr>
          <w:rFonts w:cs="Times New Roman"/>
          <w:noProof/>
        </w:rPr>
        <w:t>[15]</w:t>
      </w:r>
      <w:r w:rsidR="007E1005">
        <w:rPr>
          <w:rFonts w:cs="Times New Roman"/>
        </w:rPr>
        <w:fldChar w:fldCharType="end"/>
      </w:r>
      <w:r w:rsidR="007E1005">
        <w:rPr>
          <w:rFonts w:cs="Times New Roman"/>
        </w:rPr>
        <w:t xml:space="preserve">; </w:t>
      </w:r>
      <w:r w:rsidR="007E1005" w:rsidRPr="000F30A1">
        <w:rPr>
          <w:rFonts w:cs="Times New Roman"/>
        </w:rPr>
        <w:t xml:space="preserve">sleep disturbance </w:t>
      </w:r>
      <w:r w:rsidR="007E1005">
        <w:rPr>
          <w:rFonts w:cs="Times New Roman"/>
        </w:rPr>
        <w:t>(</w:t>
      </w:r>
      <w:r w:rsidR="007E1005" w:rsidRPr="000F30A1">
        <w:rPr>
          <w:rFonts w:cs="Times New Roman"/>
        </w:rPr>
        <w:t>Insomnia Severity Index</w:t>
      </w:r>
      <w:r w:rsidR="007E1005">
        <w:rPr>
          <w:rFonts w:cs="Times New Roman"/>
        </w:rPr>
        <w:t xml:space="preserve">) </w:t>
      </w:r>
      <w:r w:rsidR="007E1005">
        <w:rPr>
          <w:rFonts w:cs="Times New Roman"/>
        </w:rPr>
        <w:fldChar w:fldCharType="begin"/>
      </w:r>
      <w:r w:rsidR="003A4B56">
        <w:rPr>
          <w:rFonts w:cs="Times New Roman"/>
        </w:rPr>
        <w:instrText xml:space="preserve"> ADDIN EN.CITE &lt;EndNote&gt;&lt;Cite&gt;&lt;Author&gt;Bastien&lt;/Author&gt;&lt;Year&gt;2001&lt;/Year&gt;&lt;RecNum&gt;78&lt;/RecNum&gt;&lt;DisplayText&gt;[16]&lt;/DisplayText&gt;&lt;record&gt;&lt;rec-number&gt;78&lt;/rec-number&gt;&lt;foreign-keys&gt;&lt;key app="EN" db-id="9st5raadvsaxd9eweaxvvstf2d2vxv2fpezz" timestamp="1458655495"&gt;78&lt;/key&gt;&lt;/foreign-keys&gt;&lt;ref-type name="Journal Article"&gt;17&lt;/ref-type&gt;&lt;contributors&gt;&lt;authors&gt;&lt;author&gt;Bastien, C. H.&lt;/author&gt;&lt;author&gt;Vallieres, A.&lt;/author&gt;&lt;author&gt;Morin, C. M.&lt;/author&gt;&lt;/authors&gt;&lt;/contributors&gt;&lt;auth-address&gt;Ecole de Psychologie and Centre d&amp;apos;Etude des Troubles du Sommeil, Universite Laval, Ste-Foy, G1K 7P4, Quebec, Canada&lt;/auth-address&gt;&lt;titles&gt;&lt;title&gt;Validation of the Insomnia Severity Index as an outcome measure for insomnia research&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297-307&lt;/pages&gt;&lt;volume&gt;2&lt;/volume&gt;&lt;number&gt;4&lt;/number&gt;&lt;edition&gt;2001/07/05&lt;/edition&gt;&lt;dates&gt;&lt;year&gt;2001&lt;/year&gt;&lt;pub-dates&gt;&lt;date&gt;Jul&lt;/date&gt;&lt;/pub-dates&gt;&lt;/dates&gt;&lt;isbn&gt;1389-9457&lt;/isbn&gt;&lt;accession-num&gt;11438246&lt;/accession-num&gt;&lt;urls&gt;&lt;related-urls&gt;&lt;url&gt;http://ac.els-cdn.com/S1389945700000654/1-s2.0-S1389945700000654-main.pdf?_tid=1e63decc-f037-11e5-ac22-00000aab0f26&amp;amp;acdnat=1458655702_0483276503f4fc294410a1af6436e8cd&lt;/url&gt;&lt;/related-urls&gt;&lt;/urls&gt;&lt;remote-database-provider&gt;NLM&lt;/remote-database-provider&gt;&lt;language&gt;Eng&lt;/language&gt;&lt;/record&gt;&lt;/Cite&gt;&lt;/EndNote&gt;</w:instrText>
      </w:r>
      <w:r w:rsidR="007E1005">
        <w:rPr>
          <w:rFonts w:cs="Times New Roman"/>
        </w:rPr>
        <w:fldChar w:fldCharType="separate"/>
      </w:r>
      <w:r w:rsidR="003A4B56">
        <w:rPr>
          <w:rFonts w:cs="Times New Roman"/>
          <w:noProof/>
        </w:rPr>
        <w:t>[16]</w:t>
      </w:r>
      <w:r w:rsidR="007E1005">
        <w:rPr>
          <w:rFonts w:cs="Times New Roman"/>
        </w:rPr>
        <w:fldChar w:fldCharType="end"/>
      </w:r>
      <w:r w:rsidR="007E1005">
        <w:rPr>
          <w:rFonts w:cs="Times New Roman"/>
        </w:rPr>
        <w:t xml:space="preserve">; patient global impression of change </w:t>
      </w:r>
      <w:r w:rsidR="007E1005">
        <w:rPr>
          <w:rFonts w:cs="Times New Roman"/>
        </w:rPr>
        <w:fldChar w:fldCharType="begin"/>
      </w:r>
      <w:r w:rsidR="003A4B56">
        <w:rPr>
          <w:rFonts w:cs="Times New Roman"/>
        </w:rPr>
        <w:instrText xml:space="preserve"> ADDIN EN.CITE &lt;EndNote&gt;&lt;Cite&gt;&lt;Author&gt;Kamper&lt;/Author&gt;&lt;Year&gt;2009&lt;/Year&gt;&lt;RecNum&gt;79&lt;/RecNum&gt;&lt;DisplayText&gt;[17]&lt;/DisplayText&gt;&lt;record&gt;&lt;rec-number&gt;79&lt;/rec-number&gt;&lt;foreign-keys&gt;&lt;key app="EN" db-id="9st5raadvsaxd9eweaxvvstf2d2vxv2fpezz" timestamp="1458655495"&gt;79&lt;/key&gt;&lt;/foreign-keys&gt;&lt;ref-type name="Journal Article"&gt;17&lt;/ref-type&gt;&lt;contributors&gt;&lt;authors&gt;&lt;author&gt;Kamper, S. J.&lt;/author&gt;&lt;author&gt;Maher, C. G.&lt;/author&gt;&lt;author&gt;Mackay, G.&lt;/author&gt;&lt;/authors&gt;&lt;/contributors&gt;&lt;titles&gt;&lt;title&gt;Global rating of change scales: a review of strengths and weaknesses and considerations for design&lt;/title&gt;&lt;secondary-title&gt;J Man Manip Ther&lt;/secondary-title&gt;&lt;alt-title&gt;The Journal of manual &amp;amp; manipulative therapy&lt;/alt-title&gt;&lt;/titles&gt;&lt;periodical&gt;&lt;full-title&gt;J Man Manip Ther&lt;/full-title&gt;&lt;abbr-1&gt;The Journal of manual &amp;amp; manipulative therapy&lt;/abbr-1&gt;&lt;/periodical&gt;&lt;alt-periodical&gt;&lt;full-title&gt;J Man Manip Ther&lt;/full-title&gt;&lt;abbr-1&gt;The Journal of manual &amp;amp; manipulative therapy&lt;/abbr-1&gt;&lt;/alt-periodical&gt;&lt;pages&gt;163-70&lt;/pages&gt;&lt;volume&gt;17&lt;/volume&gt;&lt;number&gt;3&lt;/number&gt;&lt;edition&gt;2010/01/05&lt;/edition&gt;&lt;keywords&gt;&lt;keyword&gt;Clinimetrics&lt;/keyword&gt;&lt;keyword&gt;Global Rating of Change&lt;/keyword&gt;&lt;keyword&gt;Outcome Measure&lt;/keyword&gt;&lt;/keywords&gt;&lt;dates&gt;&lt;year&gt;2009&lt;/year&gt;&lt;/dates&gt;&lt;isbn&gt;1066-9817&lt;/isbn&gt;&lt;accession-num&gt;20046623&lt;/accession-num&gt;&lt;urls&gt;&lt;related-urls&gt;&lt;url&gt;http://www.ncbi.nlm.nih.gov/pmc/articles/PMC2762832/pdf/jmmt0017-0163.pdf&lt;/url&gt;&lt;/related-urls&gt;&lt;/urls&gt;&lt;custom2&gt;Pmc2762832&lt;/custom2&gt;&lt;electronic-resource-num&gt;10.1179/jmt.2009.17.3.163&lt;/electronic-resource-num&gt;&lt;remote-database-provider&gt;NLM&lt;/remote-database-provider&gt;&lt;language&gt;eng&lt;/language&gt;&lt;/record&gt;&lt;/Cite&gt;&lt;/EndNote&gt;</w:instrText>
      </w:r>
      <w:r w:rsidR="007E1005">
        <w:rPr>
          <w:rFonts w:cs="Times New Roman"/>
        </w:rPr>
        <w:fldChar w:fldCharType="separate"/>
      </w:r>
      <w:r w:rsidR="003A4B56">
        <w:rPr>
          <w:rFonts w:cs="Times New Roman"/>
          <w:noProof/>
        </w:rPr>
        <w:t>[17]</w:t>
      </w:r>
      <w:r w:rsidR="007E1005">
        <w:rPr>
          <w:rFonts w:cs="Times New Roman"/>
        </w:rPr>
        <w:fldChar w:fldCharType="end"/>
      </w:r>
      <w:r w:rsidR="007E1005">
        <w:rPr>
          <w:rFonts w:cs="Times New Roman"/>
        </w:rPr>
        <w:t xml:space="preserve">; </w:t>
      </w:r>
      <w:r w:rsidR="007E1005" w:rsidRPr="00637227">
        <w:rPr>
          <w:rFonts w:cs="Times New Roman"/>
        </w:rPr>
        <w:t>return to desired activities, including work, social life and sport activities; patient adherence to exercise</w:t>
      </w:r>
      <w:r w:rsidR="007E1005">
        <w:rPr>
          <w:rFonts w:cs="Times New Roman"/>
        </w:rPr>
        <w:t xml:space="preserve">; any serious adverse events; </w:t>
      </w:r>
      <w:r w:rsidR="007E1005" w:rsidRPr="000F30A1">
        <w:rPr>
          <w:rFonts w:cs="Times New Roman"/>
        </w:rPr>
        <w:t>health resource use</w:t>
      </w:r>
      <w:r w:rsidR="007E1005" w:rsidRPr="009D2793">
        <w:rPr>
          <w:rFonts w:cs="Times New Roman"/>
          <w:sz w:val="24"/>
          <w:szCs w:val="24"/>
        </w:rPr>
        <w:t xml:space="preserve">; </w:t>
      </w:r>
      <w:r w:rsidR="007E1005" w:rsidRPr="00647856">
        <w:rPr>
          <w:rFonts w:cs="Times New Roman"/>
        </w:rPr>
        <w:t>additional out-</w:t>
      </w:r>
      <w:r w:rsidR="007E1005" w:rsidRPr="00F50DD6">
        <w:rPr>
          <w:rFonts w:cs="Times New Roman"/>
        </w:rPr>
        <w:t>of-pocket expenses; and work abse</w:t>
      </w:r>
      <w:r w:rsidR="007E1005">
        <w:rPr>
          <w:rFonts w:cs="Times New Roman"/>
        </w:rPr>
        <w:t xml:space="preserve">nce. </w:t>
      </w:r>
    </w:p>
    <w:p w14:paraId="2529EA2D" w14:textId="10B1BC03" w:rsidR="00E64386" w:rsidRPr="00241DA8" w:rsidRDefault="00E64386" w:rsidP="00830592">
      <w:pPr>
        <w:spacing w:after="0" w:line="360" w:lineRule="auto"/>
        <w:jc w:val="both"/>
      </w:pPr>
    </w:p>
    <w:p w14:paraId="437C77E7" w14:textId="77777777" w:rsidR="00A30AC2" w:rsidRPr="00241DA8" w:rsidRDefault="00A30AC2" w:rsidP="00830592">
      <w:pPr>
        <w:spacing w:after="0" w:line="360" w:lineRule="auto"/>
        <w:jc w:val="both"/>
      </w:pPr>
    </w:p>
    <w:p w14:paraId="149D8E4A" w14:textId="089D573C" w:rsidR="00F810BD" w:rsidRDefault="002C3ACC" w:rsidP="00830592">
      <w:pPr>
        <w:spacing w:after="0" w:line="360" w:lineRule="auto"/>
        <w:jc w:val="both"/>
        <w:outlineLvl w:val="0"/>
        <w:rPr>
          <w:b/>
        </w:rPr>
      </w:pPr>
      <w:r>
        <w:rPr>
          <w:b/>
        </w:rPr>
        <w:t>Developing</w:t>
      </w:r>
      <w:r w:rsidR="00F810BD" w:rsidRPr="00241DA8">
        <w:rPr>
          <w:b/>
        </w:rPr>
        <w:t xml:space="preserve"> the GRASP </w:t>
      </w:r>
      <w:r w:rsidR="00367A72">
        <w:rPr>
          <w:b/>
        </w:rPr>
        <w:t xml:space="preserve">trial </w:t>
      </w:r>
      <w:r w:rsidR="00F330C9">
        <w:rPr>
          <w:b/>
        </w:rPr>
        <w:t xml:space="preserve">exercise </w:t>
      </w:r>
      <w:r w:rsidR="00F810BD" w:rsidRPr="00241DA8">
        <w:rPr>
          <w:b/>
        </w:rPr>
        <w:t xml:space="preserve">interventions </w:t>
      </w:r>
    </w:p>
    <w:p w14:paraId="6D70317B" w14:textId="7234A54F" w:rsidR="00D344BE" w:rsidRDefault="00D344BE" w:rsidP="00830592">
      <w:pPr>
        <w:spacing w:after="0" w:line="360" w:lineRule="auto"/>
        <w:jc w:val="both"/>
        <w:rPr>
          <w:rFonts w:cs="AdvTTebabd7da"/>
          <w:color w:val="000000"/>
        </w:rPr>
      </w:pPr>
      <w:r w:rsidRPr="00241DA8">
        <w:t xml:space="preserve">The </w:t>
      </w:r>
      <w:r w:rsidR="00F6196B" w:rsidRPr="00241DA8">
        <w:t>GRASP</w:t>
      </w:r>
      <w:r w:rsidR="00367A72">
        <w:t xml:space="preserve"> trial</w:t>
      </w:r>
      <w:r w:rsidR="00F6196B" w:rsidRPr="00241DA8">
        <w:t xml:space="preserve"> interventions </w:t>
      </w:r>
      <w:r w:rsidR="009948C3">
        <w:t>were</w:t>
      </w:r>
      <w:r w:rsidR="004F798B" w:rsidRPr="00241DA8">
        <w:t xml:space="preserve"> </w:t>
      </w:r>
      <w:r w:rsidR="00940024" w:rsidRPr="00241DA8">
        <w:t xml:space="preserve">developed </w:t>
      </w:r>
      <w:r w:rsidR="009948C3">
        <w:t>following</w:t>
      </w:r>
      <w:r w:rsidR="00940024" w:rsidRPr="00241DA8">
        <w:t xml:space="preserve"> Medical Research Council guidance for develop</w:t>
      </w:r>
      <w:r w:rsidR="009948C3">
        <w:t>ing</w:t>
      </w:r>
      <w:r w:rsidR="00940024" w:rsidRPr="00241DA8">
        <w:t xml:space="preserve"> and evaluati</w:t>
      </w:r>
      <w:r w:rsidR="009948C3">
        <w:t>ng</w:t>
      </w:r>
      <w:r w:rsidR="00940024" w:rsidRPr="00241DA8">
        <w:t xml:space="preserve"> complex interventions</w:t>
      </w:r>
      <w:r w:rsidR="00E8430A">
        <w:t>.</w:t>
      </w:r>
      <w:r w:rsidR="00940024" w:rsidRPr="00241DA8">
        <w:fldChar w:fldCharType="begin"/>
      </w:r>
      <w:r w:rsidR="003A4B56">
        <w:instrText xml:space="preserve"> ADDIN EN.CITE &lt;EndNote&gt;&lt;Cite&gt;&lt;Author&gt;Craig&lt;/Author&gt;&lt;Year&gt;2008&lt;/Year&gt;&lt;RecNum&gt;13&lt;/RecNum&gt;&lt;DisplayText&gt;[18]&lt;/DisplayText&gt;&lt;record&gt;&lt;rec-number&gt;13&lt;/rec-number&gt;&lt;foreign-keys&gt;&lt;key app="EN" db-id="e5estvrxd0f0dmea5vdpaerx5r0defrtff5t" timestamp="1536914527"&gt;13&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lt;/alt-title&gt;&lt;/titles&gt;&lt;periodical&gt;&lt;full-title&gt;Bmj&lt;/full-title&gt;&lt;abbr-1&gt;BMJ (Clinical research ed.)&lt;/abbr-1&gt;&lt;/periodical&gt;&lt;alt-periodical&gt;&lt;full-title&gt;Bmj&lt;/full-title&gt;&lt;abbr-1&gt;BMJ (Clinical research ed.)&lt;/abbr-1&gt;&lt;/alt-periodical&gt;&lt;pages&gt;a1655&lt;/pages&gt;&lt;volume&gt;337&lt;/volume&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1756-1833 (Electronic)&amp;#xD;0959-535X (Linking)&lt;/isbn&gt;&lt;accession-num&gt;18824488&lt;/accession-num&gt;&lt;urls&gt;&lt;related-urls&gt;&lt;url&gt;http://www.ncbi.nlm.nih.gov/pubmed/18824488&lt;/url&gt;&lt;/related-urls&gt;&lt;/urls&gt;&lt;custom2&gt;2769032&lt;/custom2&gt;&lt;electronic-resource-num&gt;10.1136/bmj.a1655&lt;/electronic-resource-num&gt;&lt;/record&gt;&lt;/Cite&gt;&lt;/EndNote&gt;</w:instrText>
      </w:r>
      <w:r w:rsidR="00940024" w:rsidRPr="00241DA8">
        <w:fldChar w:fldCharType="separate"/>
      </w:r>
      <w:r w:rsidR="003A4B56">
        <w:rPr>
          <w:noProof/>
        </w:rPr>
        <w:t>[18]</w:t>
      </w:r>
      <w:r w:rsidR="00940024" w:rsidRPr="00241DA8">
        <w:fldChar w:fldCharType="end"/>
      </w:r>
      <w:r w:rsidR="00F6196B" w:rsidRPr="00241DA8">
        <w:t xml:space="preserve"> </w:t>
      </w:r>
      <w:r w:rsidR="009948C3">
        <w:t xml:space="preserve">We took </w:t>
      </w:r>
      <w:r w:rsidR="00940024" w:rsidRPr="00241DA8">
        <w:t xml:space="preserve">into account </w:t>
      </w:r>
      <w:r w:rsidR="004F798B" w:rsidRPr="00241DA8">
        <w:t xml:space="preserve">clinical guidelines, </w:t>
      </w:r>
      <w:r w:rsidR="00F6196B" w:rsidRPr="00241DA8">
        <w:rPr>
          <w:rFonts w:cs="AdvTTebabd7da"/>
          <w:color w:val="000000"/>
        </w:rPr>
        <w:t xml:space="preserve">research evidence, </w:t>
      </w:r>
      <w:r w:rsidR="00940024" w:rsidRPr="00241DA8">
        <w:rPr>
          <w:rFonts w:cs="AdvTTebabd7da"/>
          <w:color w:val="000000"/>
        </w:rPr>
        <w:t>current practice variation, deliverability in the UK NHS in terms of staffing</w:t>
      </w:r>
      <w:r w:rsidR="00FF1AEA">
        <w:rPr>
          <w:rFonts w:cs="AdvTTebabd7da"/>
          <w:color w:val="000000"/>
        </w:rPr>
        <w:t>, resources</w:t>
      </w:r>
      <w:r w:rsidR="00940024" w:rsidRPr="00241DA8">
        <w:rPr>
          <w:rFonts w:cs="AdvTTebabd7da"/>
          <w:color w:val="000000"/>
        </w:rPr>
        <w:t xml:space="preserve"> and time, </w:t>
      </w:r>
      <w:r w:rsidR="00F6196B" w:rsidRPr="00241DA8">
        <w:rPr>
          <w:rFonts w:cs="AdvTTebabd7da"/>
          <w:color w:val="000000"/>
        </w:rPr>
        <w:t xml:space="preserve">expert and patient opinion, </w:t>
      </w:r>
      <w:r w:rsidR="00940024" w:rsidRPr="00241DA8">
        <w:rPr>
          <w:rFonts w:cs="AdvTTebabd7da"/>
          <w:color w:val="000000"/>
        </w:rPr>
        <w:t xml:space="preserve">acceptability to clinicians and patients, </w:t>
      </w:r>
      <w:r w:rsidR="00EC67FB">
        <w:rPr>
          <w:rFonts w:cs="AdvTTebabd7da"/>
          <w:color w:val="000000"/>
        </w:rPr>
        <w:t xml:space="preserve">and the need to </w:t>
      </w:r>
      <w:r w:rsidR="00EC67FB" w:rsidRPr="00241DA8">
        <w:rPr>
          <w:rFonts w:cs="AdvTTebabd7da"/>
          <w:color w:val="000000"/>
        </w:rPr>
        <w:t>ensur</w:t>
      </w:r>
      <w:r w:rsidR="00EC67FB">
        <w:rPr>
          <w:rFonts w:cs="AdvTTebabd7da"/>
          <w:color w:val="000000"/>
        </w:rPr>
        <w:t>e</w:t>
      </w:r>
      <w:r w:rsidR="00EC67FB" w:rsidRPr="00241DA8">
        <w:rPr>
          <w:rFonts w:cs="AdvTTebabd7da"/>
          <w:color w:val="000000"/>
        </w:rPr>
        <w:t xml:space="preserve"> </w:t>
      </w:r>
      <w:r w:rsidR="00940024" w:rsidRPr="00241DA8">
        <w:rPr>
          <w:rFonts w:cs="AdvTTebabd7da"/>
          <w:color w:val="000000"/>
        </w:rPr>
        <w:t>consist</w:t>
      </w:r>
      <w:r w:rsidR="00EC67FB">
        <w:rPr>
          <w:rFonts w:cs="AdvTTebabd7da"/>
          <w:color w:val="000000"/>
        </w:rPr>
        <w:t>ency in</w:t>
      </w:r>
      <w:r w:rsidR="00940024" w:rsidRPr="00241DA8">
        <w:rPr>
          <w:rFonts w:cs="AdvTTebabd7da"/>
          <w:color w:val="000000"/>
        </w:rPr>
        <w:t xml:space="preserve"> delivery</w:t>
      </w:r>
      <w:r w:rsidR="00C135AC">
        <w:rPr>
          <w:rFonts w:cs="AdvTTebabd7da"/>
          <w:color w:val="000000"/>
        </w:rPr>
        <w:t>,</w:t>
      </w:r>
      <w:r w:rsidR="00940024" w:rsidRPr="00241DA8">
        <w:rPr>
          <w:rFonts w:cs="AdvTTebabd7da"/>
          <w:color w:val="000000"/>
        </w:rPr>
        <w:t xml:space="preserve"> and reproducibility.</w:t>
      </w:r>
    </w:p>
    <w:p w14:paraId="03B35EA3" w14:textId="77777777" w:rsidR="00367A72" w:rsidRPr="00241DA8" w:rsidRDefault="00367A72" w:rsidP="00830592">
      <w:pPr>
        <w:spacing w:after="0" w:line="360" w:lineRule="auto"/>
        <w:jc w:val="both"/>
        <w:rPr>
          <w:rFonts w:cs="AdvTTebabd7da"/>
          <w:color w:val="000000"/>
        </w:rPr>
      </w:pPr>
    </w:p>
    <w:p w14:paraId="04272257" w14:textId="6F2A4C67" w:rsidR="00D344BE" w:rsidRPr="005D336E" w:rsidRDefault="00D300B1" w:rsidP="00830592">
      <w:pPr>
        <w:spacing w:after="0" w:line="360" w:lineRule="auto"/>
        <w:jc w:val="both"/>
        <w:rPr>
          <w:rFonts w:cs="AdvTTebabd7da"/>
          <w:b/>
          <w:i/>
          <w:color w:val="000000"/>
        </w:rPr>
      </w:pPr>
      <w:r>
        <w:rPr>
          <w:rFonts w:cs="AdvTTebabd7da"/>
          <w:b/>
          <w:i/>
          <w:color w:val="000000"/>
        </w:rPr>
        <w:t xml:space="preserve">Phase 1a: </w:t>
      </w:r>
      <w:r w:rsidR="00D344BE" w:rsidRPr="005D336E">
        <w:rPr>
          <w:rFonts w:cs="AdvTTebabd7da"/>
          <w:b/>
          <w:i/>
          <w:color w:val="000000"/>
        </w:rPr>
        <w:t>Clinical guidelines</w:t>
      </w:r>
    </w:p>
    <w:p w14:paraId="2E16925E" w14:textId="0969F637" w:rsidR="00D344BE" w:rsidRPr="00241DA8" w:rsidRDefault="00D344BE" w:rsidP="00830592">
      <w:pPr>
        <w:pStyle w:val="NoSpacing"/>
        <w:spacing w:line="360" w:lineRule="auto"/>
        <w:jc w:val="both"/>
      </w:pPr>
      <w:r w:rsidRPr="00241DA8">
        <w:t>T</w:t>
      </w:r>
      <w:r w:rsidR="00003870" w:rsidRPr="00241DA8">
        <w:t>here</w:t>
      </w:r>
      <w:r w:rsidRPr="00241DA8">
        <w:t xml:space="preserve"> are no recommended National Institute for Health and Care Excellence </w:t>
      </w:r>
      <w:r w:rsidR="00FF1AEA">
        <w:t xml:space="preserve">(NICE) </w:t>
      </w:r>
      <w:r w:rsidRPr="00241DA8">
        <w:t>clinical guidelines</w:t>
      </w:r>
      <w:r w:rsidR="002E02B8" w:rsidRPr="00241DA8">
        <w:t xml:space="preserve"> for treat</w:t>
      </w:r>
      <w:r w:rsidR="009948C3">
        <w:t>ing</w:t>
      </w:r>
      <w:r w:rsidR="002E02B8" w:rsidRPr="00241DA8">
        <w:t xml:space="preserve"> rotator cuff disorders</w:t>
      </w:r>
      <w:r w:rsidRPr="00241DA8">
        <w:t>.</w:t>
      </w:r>
      <w:r w:rsidR="00BF50F2" w:rsidRPr="00241DA8">
        <w:t xml:space="preserve"> </w:t>
      </w:r>
      <w:r w:rsidR="00BF50F2" w:rsidRPr="00E8430A">
        <w:t xml:space="preserve">The </w:t>
      </w:r>
      <w:r w:rsidR="009948C3" w:rsidRPr="00E8430A">
        <w:t>BESS</w:t>
      </w:r>
      <w:r w:rsidR="009948C3" w:rsidRPr="00E8430A">
        <w:fldChar w:fldCharType="begin"/>
      </w:r>
      <w:r w:rsidR="003A4B56">
        <w:instrText xml:space="preserve"> ADDIN EN.CITE &lt;EndNote&gt;&lt;Cite&gt;&lt;Author&gt;Kulkarni&lt;/Author&gt;&lt;Year&gt;2015&lt;/Year&gt;&lt;RecNum&gt;14&lt;/RecNum&gt;&lt;DisplayText&gt;[19]&lt;/DisplayText&gt;&lt;record&gt;&lt;rec-number&gt;14&lt;/rec-number&gt;&lt;foreign-keys&gt;&lt;key app="EN" db-id="e5estvrxd0f0dmea5vdpaerx5r0defrtff5t" timestamp="1536914527"&gt;14&lt;/key&gt;&lt;/foreign-keys&gt;&lt;ref-type name="Journal Article"&gt;17&lt;/ref-type&gt;&lt;contributors&gt;&lt;authors&gt;&lt;author&gt;Kulkarni, R.&lt;/author&gt;&lt;author&gt;Gibson, J.&lt;/author&gt;&lt;author&gt;Brownson, P.&lt;/author&gt;&lt;author&gt;Thomas, M.&lt;/author&gt;&lt;author&gt;Rangan, A.&lt;/author&gt;&lt;author&gt;Carr, A. J.&lt;/author&gt;&lt;author&gt;Rees, J. L.&lt;/author&gt;&lt;/authors&gt;&lt;/contributors&gt;&lt;titles&gt;&lt;title&gt;Subacromial shoulder pain&lt;/title&gt;&lt;secondary-title&gt;Shoulder Elbow&lt;/secondary-title&gt;&lt;alt-title&gt;Shoulder &amp;amp; elbow&lt;/alt-title&gt;&lt;/titles&gt;&lt;periodical&gt;&lt;full-title&gt;Shoulder Elbow&lt;/full-title&gt;&lt;abbr-1&gt;Shoulder &amp;amp; elbow&lt;/abbr-1&gt;&lt;/periodical&gt;&lt;alt-periodical&gt;&lt;full-title&gt;Shoulder Elbow&lt;/full-title&gt;&lt;abbr-1&gt;Shoulder &amp;amp; elbow&lt;/abbr-1&gt;&lt;/alt-periodical&gt;&lt;pages&gt;135-43&lt;/pages&gt;&lt;volume&gt;7&lt;/volume&gt;&lt;number&gt;2&lt;/number&gt;&lt;dates&gt;&lt;year&gt;2015&lt;/year&gt;&lt;pub-dates&gt;&lt;date&gt;Apr&lt;/date&gt;&lt;/pub-dates&gt;&lt;/dates&gt;&lt;isbn&gt;1758-5732 (Print)&amp;#xD;1758-5732 (Linking)&lt;/isbn&gt;&lt;accession-num&gt;27582969&lt;/accession-num&gt;&lt;urls&gt;&lt;related-urls&gt;&lt;url&gt;http://www.ncbi.nlm.nih.gov/pubmed/27582969&lt;/url&gt;&lt;/related-urls&gt;&lt;/urls&gt;&lt;custom2&gt;4935112&lt;/custom2&gt;&lt;electronic-resource-num&gt;10.1177/1758573215576456&lt;/electronic-resource-num&gt;&lt;/record&gt;&lt;/Cite&gt;&lt;/EndNote&gt;</w:instrText>
      </w:r>
      <w:r w:rsidR="009948C3" w:rsidRPr="00E8430A">
        <w:fldChar w:fldCharType="separate"/>
      </w:r>
      <w:r w:rsidR="003A4B56">
        <w:rPr>
          <w:noProof/>
        </w:rPr>
        <w:t>[19]</w:t>
      </w:r>
      <w:r w:rsidR="009948C3" w:rsidRPr="00E8430A">
        <w:fldChar w:fldCharType="end"/>
      </w:r>
      <w:r w:rsidR="009948C3">
        <w:t xml:space="preserve"> </w:t>
      </w:r>
      <w:r w:rsidR="00BF50F2" w:rsidRPr="00E8430A">
        <w:t xml:space="preserve">Patient Care Pathway for sub-acromial shoulder pain </w:t>
      </w:r>
      <w:r w:rsidR="00E8430A" w:rsidRPr="00E601F6">
        <w:t>refer</w:t>
      </w:r>
      <w:r w:rsidR="009948C3">
        <w:t>s</w:t>
      </w:r>
      <w:r w:rsidR="00E8430A" w:rsidRPr="00E601F6">
        <w:t xml:space="preserve"> to physiotherapy and exercise</w:t>
      </w:r>
      <w:r w:rsidR="00C135AC">
        <w:t>,</w:t>
      </w:r>
      <w:r w:rsidR="00BF50F2" w:rsidRPr="00E8430A">
        <w:t xml:space="preserve"> but </w:t>
      </w:r>
      <w:r w:rsidR="00E8430A" w:rsidRPr="00E601F6">
        <w:t>do</w:t>
      </w:r>
      <w:r w:rsidR="009948C3">
        <w:t>es</w:t>
      </w:r>
      <w:r w:rsidR="00E8430A" w:rsidRPr="00E601F6">
        <w:t xml:space="preserve"> not specify </w:t>
      </w:r>
      <w:r w:rsidR="00164D41">
        <w:t>details</w:t>
      </w:r>
      <w:r w:rsidR="00BF50F2" w:rsidRPr="00E8430A">
        <w:t>.</w:t>
      </w:r>
    </w:p>
    <w:p w14:paraId="6D4DD4B6" w14:textId="77777777" w:rsidR="00D344BE" w:rsidRPr="00241DA8" w:rsidRDefault="00D344BE" w:rsidP="00830592">
      <w:pPr>
        <w:autoSpaceDE w:val="0"/>
        <w:autoSpaceDN w:val="0"/>
        <w:adjustRightInd w:val="0"/>
        <w:spacing w:after="0" w:line="360" w:lineRule="auto"/>
        <w:jc w:val="both"/>
      </w:pPr>
    </w:p>
    <w:p w14:paraId="74302DF4" w14:textId="44C1F43E" w:rsidR="00E32817" w:rsidRPr="005D336E" w:rsidRDefault="00D300B1" w:rsidP="00830592">
      <w:pPr>
        <w:autoSpaceDE w:val="0"/>
        <w:autoSpaceDN w:val="0"/>
        <w:adjustRightInd w:val="0"/>
        <w:spacing w:after="0" w:line="360" w:lineRule="auto"/>
        <w:jc w:val="both"/>
        <w:rPr>
          <w:b/>
          <w:i/>
        </w:rPr>
      </w:pPr>
      <w:r>
        <w:rPr>
          <w:b/>
          <w:i/>
        </w:rPr>
        <w:t xml:space="preserve">Phase 1b: </w:t>
      </w:r>
      <w:r w:rsidR="00BF50F2" w:rsidRPr="005D336E">
        <w:rPr>
          <w:b/>
          <w:i/>
        </w:rPr>
        <w:t>Research evidence</w:t>
      </w:r>
    </w:p>
    <w:p w14:paraId="27321D13" w14:textId="342B3C09" w:rsidR="00BF50F2" w:rsidRPr="00241DA8" w:rsidRDefault="00164D41" w:rsidP="00830592">
      <w:pPr>
        <w:pStyle w:val="NoSpacing"/>
        <w:spacing w:line="360" w:lineRule="auto"/>
        <w:jc w:val="both"/>
        <w:rPr>
          <w:lang w:eastAsia="en-GB"/>
        </w:rPr>
      </w:pPr>
      <w:r>
        <w:rPr>
          <w:lang w:eastAsia="en-GB"/>
        </w:rPr>
        <w:lastRenderedPageBreak/>
        <w:t xml:space="preserve">Although </w:t>
      </w:r>
      <w:r w:rsidR="0039566B">
        <w:rPr>
          <w:lang w:eastAsia="en-GB"/>
        </w:rPr>
        <w:t>research to date suggests that exercise might be a promising intervention for rotator cuff disorders</w:t>
      </w:r>
      <w:r>
        <w:rPr>
          <w:lang w:eastAsia="en-GB"/>
        </w:rPr>
        <w:t>,</w:t>
      </w:r>
      <w:r w:rsidR="00C135AC" w:rsidRPr="00241DA8">
        <w:rPr>
          <w:lang w:eastAsia="en-GB"/>
        </w:rPr>
        <w:fldChar w:fldCharType="begin">
          <w:fldData xml:space="preserve">PEVuZE5vdGU+PENpdGU+PEF1dGhvcj5IYW5yYXR0eTwvQXV0aG9yPjxZZWFyPjIwMTI8L1llYXI+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</w:fldData>
        </w:fldChar>
      </w:r>
      <w:r w:rsidR="0060496E">
        <w:rPr>
          <w:lang w:eastAsia="en-GB"/>
        </w:rPr>
        <w:instrText xml:space="preserve"> ADDIN EN.CITE </w:instrText>
      </w:r>
      <w:r w:rsidR="0060496E">
        <w:rPr>
          <w:lang w:eastAsia="en-GB"/>
        </w:rPr>
        <w:fldChar w:fldCharType="begin">
          <w:fldData xml:space="preserve">PEVuZE5vdGU+PENpdGU+PEF1dGhvcj5IYW5yYXR0eTwvQXV0aG9yPjxZZWFyPjIwMTI8L1llYXI+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</w:fldData>
        </w:fldChar>
      </w:r>
      <w:r w:rsidR="0060496E">
        <w:rPr>
          <w:lang w:eastAsia="en-GB"/>
        </w:rPr>
        <w:instrText xml:space="preserve"> ADDIN EN.CITE.DATA </w:instrText>
      </w:r>
      <w:r w:rsidR="0060496E">
        <w:rPr>
          <w:lang w:eastAsia="en-GB"/>
        </w:rPr>
      </w:r>
      <w:r w:rsidR="0060496E">
        <w:rPr>
          <w:lang w:eastAsia="en-GB"/>
        </w:rPr>
        <w:fldChar w:fldCharType="end"/>
      </w:r>
      <w:r w:rsidR="00C135AC" w:rsidRPr="00241DA8">
        <w:rPr>
          <w:lang w:eastAsia="en-GB"/>
        </w:rPr>
      </w:r>
      <w:r w:rsidR="00C135AC" w:rsidRPr="00241DA8">
        <w:rPr>
          <w:lang w:eastAsia="en-GB"/>
        </w:rPr>
        <w:fldChar w:fldCharType="separate"/>
      </w:r>
      <w:r w:rsidR="0060496E">
        <w:rPr>
          <w:noProof/>
          <w:lang w:eastAsia="en-GB"/>
        </w:rPr>
        <w:t>[5, 6]</w:t>
      </w:r>
      <w:r w:rsidR="00C135AC" w:rsidRPr="00241DA8">
        <w:rPr>
          <w:lang w:eastAsia="en-GB"/>
        </w:rPr>
        <w:fldChar w:fldCharType="end"/>
      </w:r>
      <w:r w:rsidR="00C135AC" w:rsidRPr="00241DA8">
        <w:rPr>
          <w:lang w:eastAsia="en-GB"/>
        </w:rPr>
        <w:t xml:space="preserve"> </w:t>
      </w:r>
      <w:r>
        <w:rPr>
          <w:lang w:eastAsia="en-GB"/>
        </w:rPr>
        <w:t xml:space="preserve">there is little </w:t>
      </w:r>
      <w:r w:rsidR="00AA370B" w:rsidRPr="00241DA8">
        <w:rPr>
          <w:lang w:eastAsia="en-GB"/>
        </w:rPr>
        <w:t xml:space="preserve">evidence </w:t>
      </w:r>
      <w:r w:rsidR="009948C3">
        <w:rPr>
          <w:lang w:eastAsia="en-GB"/>
        </w:rPr>
        <w:t>for</w:t>
      </w:r>
      <w:r w:rsidR="00AA370B" w:rsidRPr="00241DA8">
        <w:rPr>
          <w:lang w:eastAsia="en-GB"/>
        </w:rPr>
        <w:t xml:space="preserve"> long-term clinical and cost</w:t>
      </w:r>
      <w:r w:rsidR="00C135AC">
        <w:rPr>
          <w:lang w:eastAsia="en-GB"/>
        </w:rPr>
        <w:t>-</w:t>
      </w:r>
      <w:r w:rsidR="00AA370B" w:rsidRPr="00241DA8">
        <w:rPr>
          <w:lang w:eastAsia="en-GB"/>
        </w:rPr>
        <w:t>effectiveness</w:t>
      </w:r>
      <w:r w:rsidR="00AA370B" w:rsidRPr="00E8430A">
        <w:rPr>
          <w:lang w:eastAsia="en-GB"/>
        </w:rPr>
        <w:t>.</w:t>
      </w:r>
      <w:r w:rsidRPr="00241DA8">
        <w:rPr>
          <w:lang w:eastAsia="en-GB"/>
        </w:rPr>
        <w:fldChar w:fldCharType="begin"/>
      </w:r>
      <w:r w:rsidR="003A4B56">
        <w:rPr>
          <w:lang w:eastAsia="en-GB"/>
        </w:rPr>
        <w:instrText xml:space="preserve"> ADDIN EN.CITE &lt;EndNote&gt;&lt;Cite&gt;&lt;Author&gt;Page&lt;/Author&gt;&lt;Year&gt;2016&lt;/Year&gt;&lt;RecNum&gt;15&lt;/RecNum&gt;&lt;DisplayText&gt;[20]&lt;/DisplayText&gt;&lt;record&gt;&lt;rec-number&gt;15&lt;/rec-number&gt;&lt;foreign-keys&gt;&lt;key app="EN" db-id="e5estvrxd0f0dmea5vdpaerx5r0defrtff5t" timestamp="1536914527"&gt;15&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auth-address&gt;School of Public Health &amp;amp; Preventive Medicine, Monash University, Level 1, 549 St Kilda Road, Melbourne, Victoria, Australia, 3004.&lt;/auth-address&gt;&lt;titles&gt;&lt;title&gt;Manual therapy and exercise for rotator cuff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2224&lt;/pages&gt;&lt;volume&gt;6&lt;/volume&gt;&lt;edition&gt;2016/06/11&lt;/edition&gt;&lt;dates&gt;&lt;year&gt;2016&lt;/year&gt;&lt;pub-dates&gt;&lt;date&gt;Jun 10&lt;/date&gt;&lt;/pub-dates&gt;&lt;/dates&gt;&lt;isbn&gt;1361-6137&lt;/isbn&gt;&lt;accession-num&gt;27283590&lt;/accession-num&gt;&lt;urls&gt;&lt;related-urls&gt;&lt;url&gt;http://onlinelibrary.wiley.com/store/10.1002/14651858.CD012224/asset/CD012224.pdf?v=1&amp;amp;t=iq0r3j0o&amp;amp;s=d2088fc44a4bdefeedff1dbe7a1c3d38b39948b4&lt;/url&gt;&lt;/related-urls&gt;&lt;/urls&gt;&lt;electronic-resource-num&gt;10.1002/14651858.cd012224&lt;/electronic-resource-num&gt;&lt;remote-database-provider&gt;NLM&lt;/remote-database-provider&gt;&lt;language&gt;Eng&lt;/language&gt;&lt;/record&gt;&lt;/Cite&gt;&lt;/EndNote&gt;</w:instrText>
      </w:r>
      <w:r w:rsidRPr="00241DA8">
        <w:rPr>
          <w:lang w:eastAsia="en-GB"/>
        </w:rPr>
        <w:fldChar w:fldCharType="separate"/>
      </w:r>
      <w:r w:rsidR="003A4B56">
        <w:rPr>
          <w:noProof/>
          <w:lang w:eastAsia="en-GB"/>
        </w:rPr>
        <w:t>[20]</w:t>
      </w:r>
      <w:r w:rsidRPr="00241DA8">
        <w:rPr>
          <w:lang w:eastAsia="en-GB"/>
        </w:rPr>
        <w:fldChar w:fldCharType="end"/>
      </w:r>
      <w:r w:rsidR="00AA370B" w:rsidRPr="00241DA8">
        <w:rPr>
          <w:lang w:eastAsia="en-GB"/>
        </w:rPr>
        <w:t xml:space="preserve"> </w:t>
      </w:r>
      <w:r w:rsidR="009948C3">
        <w:rPr>
          <w:iCs/>
          <w:lang w:eastAsia="en-GB"/>
        </w:rPr>
        <w:t xml:space="preserve">Supervised or home-based </w:t>
      </w:r>
      <w:r w:rsidR="009948C3">
        <w:t>r</w:t>
      </w:r>
      <w:r w:rsidR="00AA370B" w:rsidRPr="00241DA8">
        <w:t>esistance training to improve muscular strength</w:t>
      </w:r>
      <w:r w:rsidR="009948C3" w:rsidRPr="00241DA8" w:rsidDel="009948C3">
        <w:t xml:space="preserve"> </w:t>
      </w:r>
      <w:r w:rsidR="00C135AC">
        <w:t>is</w:t>
      </w:r>
      <w:r w:rsidR="00AA370B" w:rsidRPr="00241DA8">
        <w:t xml:space="preserve"> a </w:t>
      </w:r>
      <w:r w:rsidR="00F25FFC">
        <w:t>key</w:t>
      </w:r>
      <w:r w:rsidR="00F25FFC" w:rsidRPr="00241DA8">
        <w:t xml:space="preserve"> </w:t>
      </w:r>
      <w:r w:rsidR="00AA370B" w:rsidRPr="00241DA8">
        <w:t>component of exercise for rotator cuff disorders, although there is no evidence that any specific programme is superior</w:t>
      </w:r>
      <w:r w:rsidR="00E8430A">
        <w:t>.</w:t>
      </w:r>
      <w:r w:rsidR="00AA370B" w:rsidRPr="00241DA8">
        <w:fldChar w:fldCharType="begin">
          <w:fldData xml:space="preserve">PEVuZE5vdGU+PENpdGU+PEF1dGhvcj5BYmR1bGxhPC9BdXRob3I+PFllYXI+MjAxNTwvWWVhcj48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</w:fldData>
        </w:fldChar>
      </w:r>
      <w:r w:rsidR="003A4B56">
        <w:instrText xml:space="preserve"> ADDIN EN.CITE </w:instrText>
      </w:r>
      <w:r w:rsidR="003A4B56">
        <w:fldChar w:fldCharType="begin">
          <w:fldData xml:space="preserve">PEVuZE5vdGU+PENpdGU+PEF1dGhvcj5BYmR1bGxhPC9BdXRob3I+PFllYXI+MjAxNTwvWWVhcj48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</w:fldData>
        </w:fldChar>
      </w:r>
      <w:r w:rsidR="003A4B56">
        <w:instrText xml:space="preserve"> ADDIN EN.CITE.DATA </w:instrText>
      </w:r>
      <w:r w:rsidR="003A4B56">
        <w:fldChar w:fldCharType="end"/>
      </w:r>
      <w:r w:rsidR="00AA370B" w:rsidRPr="00241DA8">
        <w:fldChar w:fldCharType="separate"/>
      </w:r>
      <w:r w:rsidR="003A4B56">
        <w:rPr>
          <w:noProof/>
        </w:rPr>
        <w:t>[21, 22]</w:t>
      </w:r>
      <w:r w:rsidR="00AA370B" w:rsidRPr="00241DA8">
        <w:fldChar w:fldCharType="end"/>
      </w:r>
      <w:r w:rsidR="00AA370B" w:rsidRPr="00241DA8">
        <w:t xml:space="preserve"> </w:t>
      </w:r>
      <w:r w:rsidR="009948C3">
        <w:t xml:space="preserve">Although </w:t>
      </w:r>
      <w:r w:rsidR="009948C3">
        <w:rPr>
          <w:iCs/>
          <w:lang w:eastAsia="en-GB"/>
        </w:rPr>
        <w:t>e</w:t>
      </w:r>
      <w:r w:rsidR="00F27195">
        <w:rPr>
          <w:iCs/>
          <w:lang w:eastAsia="en-GB"/>
        </w:rPr>
        <w:t xml:space="preserve">xercises </w:t>
      </w:r>
      <w:r w:rsidR="00C135AC">
        <w:rPr>
          <w:iCs/>
          <w:lang w:eastAsia="en-GB"/>
        </w:rPr>
        <w:t xml:space="preserve">to treat rotator cuff disorders </w:t>
      </w:r>
      <w:r w:rsidR="00F27195">
        <w:rPr>
          <w:iCs/>
          <w:lang w:eastAsia="en-GB"/>
        </w:rPr>
        <w:t xml:space="preserve">are </w:t>
      </w:r>
      <w:r w:rsidR="00F27195" w:rsidRPr="00241DA8">
        <w:rPr>
          <w:iCs/>
          <w:lang w:eastAsia="en-GB"/>
        </w:rPr>
        <w:t xml:space="preserve">predominantly performed </w:t>
      </w:r>
      <w:r w:rsidR="00F27195">
        <w:rPr>
          <w:iCs/>
          <w:lang w:eastAsia="en-GB"/>
        </w:rPr>
        <w:t xml:space="preserve">at home </w:t>
      </w:r>
      <w:r w:rsidR="00F27195" w:rsidRPr="00241DA8">
        <w:rPr>
          <w:iCs/>
          <w:lang w:eastAsia="en-GB"/>
        </w:rPr>
        <w:t xml:space="preserve">without physiotherapist supervision, </w:t>
      </w:r>
      <w:r w:rsidR="00F27195">
        <w:rPr>
          <w:iCs/>
          <w:lang w:eastAsia="en-GB"/>
        </w:rPr>
        <w:t>l</w:t>
      </w:r>
      <w:r w:rsidR="00AA370B" w:rsidRPr="00241DA8">
        <w:rPr>
          <w:iCs/>
          <w:lang w:eastAsia="en-GB"/>
        </w:rPr>
        <w:t xml:space="preserve">ittle attention has been paid to behavioural frameworks to enhance </w:t>
      </w:r>
      <w:r w:rsidR="00066B8C">
        <w:rPr>
          <w:iCs/>
          <w:lang w:eastAsia="en-GB"/>
        </w:rPr>
        <w:t xml:space="preserve">exercise </w:t>
      </w:r>
      <w:r w:rsidR="00AA370B" w:rsidRPr="00241DA8">
        <w:rPr>
          <w:iCs/>
          <w:lang w:eastAsia="en-GB"/>
        </w:rPr>
        <w:t xml:space="preserve">adherence </w:t>
      </w:r>
      <w:r w:rsidR="00C135AC">
        <w:rPr>
          <w:iCs/>
          <w:lang w:eastAsia="en-GB"/>
        </w:rPr>
        <w:t>or</w:t>
      </w:r>
      <w:r w:rsidR="00F27195">
        <w:rPr>
          <w:iCs/>
          <w:lang w:eastAsia="en-GB"/>
        </w:rPr>
        <w:t xml:space="preserve"> </w:t>
      </w:r>
      <w:r w:rsidR="009948C3">
        <w:rPr>
          <w:iCs/>
          <w:lang w:eastAsia="en-GB"/>
        </w:rPr>
        <w:t>t</w:t>
      </w:r>
      <w:r w:rsidR="00AA370B" w:rsidRPr="00241DA8">
        <w:rPr>
          <w:iCs/>
          <w:lang w:eastAsia="en-GB"/>
        </w:rPr>
        <w:t>ackl</w:t>
      </w:r>
      <w:r w:rsidR="00C135AC">
        <w:rPr>
          <w:iCs/>
          <w:lang w:eastAsia="en-GB"/>
        </w:rPr>
        <w:t>e</w:t>
      </w:r>
      <w:r w:rsidR="00AA370B" w:rsidRPr="00241DA8">
        <w:rPr>
          <w:iCs/>
          <w:lang w:eastAsia="en-GB"/>
        </w:rPr>
        <w:t xml:space="preserve"> unhelpful pain beliefs</w:t>
      </w:r>
      <w:r w:rsidR="00E8430A">
        <w:rPr>
          <w:iCs/>
          <w:lang w:eastAsia="en-GB"/>
        </w:rPr>
        <w:t>.</w:t>
      </w:r>
      <w:r w:rsidR="00AA370B" w:rsidRPr="00241DA8">
        <w:rPr>
          <w:iCs/>
          <w:lang w:eastAsia="en-GB"/>
        </w:rPr>
        <w:fldChar w:fldCharType="begin"/>
      </w:r>
      <w:r w:rsidR="003A4B56">
        <w:rPr>
          <w:iCs/>
          <w:lang w:eastAsia="en-GB"/>
        </w:rPr>
        <w:instrText xml:space="preserve"> ADDIN EN.CITE &lt;EndNote&gt;&lt;Cite&gt;&lt;Author&gt;Jack&lt;/Author&gt;&lt;Year&gt;2010&lt;/Year&gt;&lt;RecNum&gt;18&lt;/RecNum&gt;&lt;DisplayText&gt;[23]&lt;/DisplayText&gt;&lt;record&gt;&lt;rec-number&gt;18&lt;/rec-number&gt;&lt;foreign-keys&gt;&lt;key app="EN" db-id="e5estvrxd0f0dmea5vdpaerx5r0defrtff5t" timestamp="1536914527"&gt;18&lt;/key&gt;&lt;/foreign-keys&gt;&lt;ref-type name="Journal Article"&gt;17&lt;/ref-type&gt;&lt;contributors&gt;&lt;authors&gt;&lt;author&gt;Jack, K.&lt;/author&gt;&lt;author&gt;McLean, S. M.&lt;/author&gt;&lt;author&gt;Moffett, J. K.&lt;/author&gt;&lt;author&gt;Gardiner, E.&lt;/author&gt;&lt;/authors&gt;&lt;/contributors&gt;&lt;auth-address&gt;Hull &amp;amp; East Yorkshire Hospital, Anlaby Road, Hull HU3 2JZ, United Kingdom.&lt;/auth-address&gt;&lt;titles&gt;&lt;title&gt;Barriers to treatment adherence in physiotherapy outpatient clinics: a systematic review&lt;/title&gt;&lt;secondary-title&gt;Man Ther&lt;/secondary-title&gt;&lt;/titles&gt;&lt;periodical&gt;&lt;full-title&gt;Man Ther&lt;/full-title&gt;&lt;/periodical&gt;&lt;pages&gt;220-8&lt;/pages&gt;&lt;volume&gt;15&lt;/volume&gt;&lt;number&gt;3&lt;/number&gt;&lt;keywords&gt;&lt;keyword&gt;Ambulatory Care&lt;/keyword&gt;&lt;keyword&gt;Humans&lt;/keyword&gt;&lt;keyword&gt;Musculoskeletal Diseases/*rehabilitation&lt;/keyword&gt;&lt;keyword&gt;*Patient Compliance&lt;/keyword&gt;&lt;keyword&gt;*Physical Therapy Modalities&lt;/keyword&gt;&lt;/keywords&gt;&lt;dates&gt;&lt;year&gt;2010&lt;/year&gt;&lt;pub-dates&gt;&lt;date&gt;Jun&lt;/date&gt;&lt;/pub-dates&gt;&lt;/dates&gt;&lt;isbn&gt;1532-2769 (Electronic)&amp;#xD;1356-689X (Linking)&lt;/isbn&gt;&lt;accession-num&gt;20163979&lt;/accession-num&gt;&lt;urls&gt;&lt;related-urls&gt;&lt;url&gt;http://www.ncbi.nlm.nih.gov/pubmed/20163979&lt;/url&gt;&lt;/related-urls&gt;&lt;/urls&gt;&lt;custom2&gt;2923776&lt;/custom2&gt;&lt;electronic-resource-num&gt;10.1016/j.math.2009.12.004&lt;/electronic-resource-num&gt;&lt;/record&gt;&lt;/Cite&gt;&lt;/EndNote&gt;</w:instrText>
      </w:r>
      <w:r w:rsidR="00AA370B" w:rsidRPr="00241DA8">
        <w:rPr>
          <w:iCs/>
          <w:lang w:eastAsia="en-GB"/>
        </w:rPr>
        <w:fldChar w:fldCharType="separate"/>
      </w:r>
      <w:r w:rsidR="003A4B56">
        <w:rPr>
          <w:iCs/>
          <w:noProof/>
          <w:lang w:eastAsia="en-GB"/>
        </w:rPr>
        <w:t>[23]</w:t>
      </w:r>
      <w:r w:rsidR="00AA370B" w:rsidRPr="00241DA8">
        <w:rPr>
          <w:iCs/>
          <w:lang w:eastAsia="en-GB"/>
        </w:rPr>
        <w:fldChar w:fldCharType="end"/>
      </w:r>
      <w:r w:rsidR="00AA370B" w:rsidRPr="00241DA8">
        <w:rPr>
          <w:iCs/>
          <w:lang w:eastAsia="en-GB"/>
        </w:rPr>
        <w:t xml:space="preserve"> </w:t>
      </w:r>
      <w:r>
        <w:rPr>
          <w:iCs/>
          <w:lang w:eastAsia="en-GB"/>
        </w:rPr>
        <w:t>O</w:t>
      </w:r>
      <w:r w:rsidR="00BF50F2" w:rsidRPr="00B53E26">
        <w:t>ther physiotherapy</w:t>
      </w:r>
      <w:r w:rsidR="00B53E26" w:rsidRPr="00E601F6">
        <w:t xml:space="preserve"> modalities</w:t>
      </w:r>
      <w:r w:rsidR="00BF50F2" w:rsidRPr="00B53E26">
        <w:t>, such as electrotherapy, acupuncture, soft</w:t>
      </w:r>
      <w:r w:rsidR="00C135AC">
        <w:t>-</w:t>
      </w:r>
      <w:r w:rsidR="00BF50F2" w:rsidRPr="00B53E26">
        <w:t>tissue mobilisation</w:t>
      </w:r>
      <w:r w:rsidR="00C135AC">
        <w:t>,</w:t>
      </w:r>
      <w:r w:rsidR="00B53E26" w:rsidRPr="00E601F6">
        <w:t xml:space="preserve"> and </w:t>
      </w:r>
      <w:r w:rsidR="00BF50F2" w:rsidRPr="00B53E26">
        <w:t xml:space="preserve">manipulation, </w:t>
      </w:r>
      <w:r>
        <w:t xml:space="preserve">were not </w:t>
      </w:r>
      <w:r w:rsidR="008E42B1">
        <w:t>included in GRASP</w:t>
      </w:r>
      <w:r>
        <w:t xml:space="preserve"> </w:t>
      </w:r>
      <w:r w:rsidR="00BF50F2" w:rsidRPr="00B53E26">
        <w:t xml:space="preserve">because </w:t>
      </w:r>
      <w:r w:rsidR="00F579EF">
        <w:t>current research evidence does not support</w:t>
      </w:r>
      <w:r w:rsidR="00BF50F2" w:rsidRPr="00B53E26">
        <w:t xml:space="preserve"> their efficacy</w:t>
      </w:r>
      <w:r w:rsidR="00F579EF">
        <w:t xml:space="preserve"> when</w:t>
      </w:r>
      <w:r w:rsidR="00E8430A" w:rsidRPr="00B53E26">
        <w:t xml:space="preserve"> compared to exercise</w:t>
      </w:r>
      <w:r w:rsidR="00F579EF">
        <w:t xml:space="preserve"> or in terms of adding benefit to exercise-alone approaches</w:t>
      </w:r>
      <w:r w:rsidR="00E8430A" w:rsidRPr="00B53E26">
        <w:t>.</w:t>
      </w:r>
      <w:r w:rsidR="00BF50F2" w:rsidRPr="00B53E26">
        <w:fldChar w:fldCharType="begin">
          <w:fldData xml:space="preserve">PEVuZE5vdGU+PENpdGU+PEF1dGhvcj5HcmVlbjwvQXV0aG9yPjxZZWFyPjIwMDU8L1llYXI+PFJl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0QwMDUzMTk8L3BhZ2VzPjxu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</w:fldData>
        </w:fldChar>
      </w:r>
      <w:r w:rsidR="003A4B56">
        <w:instrText xml:space="preserve"> ADDIN EN.CITE </w:instrText>
      </w:r>
      <w:r w:rsidR="003A4B56">
        <w:fldChar w:fldCharType="begin">
          <w:fldData xml:space="preserve">PEVuZE5vdGU+PENpdGU+PEF1dGhvcj5HcmVlbjwvQXV0aG9yPjxZZWFyPjIwMDU8L1llYXI+PFJl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</w:fldData>
        </w:fldChar>
      </w:r>
      <w:r w:rsidR="003A4B56">
        <w:instrText xml:space="preserve"> ADDIN EN.CITE.DATA </w:instrText>
      </w:r>
      <w:r w:rsidR="003A4B56">
        <w:fldChar w:fldCharType="end"/>
      </w:r>
      <w:r w:rsidR="00BF50F2" w:rsidRPr="00B53E26">
        <w:fldChar w:fldCharType="separate"/>
      </w:r>
      <w:r w:rsidR="003A4B56">
        <w:rPr>
          <w:noProof/>
        </w:rPr>
        <w:t>[24, 25]</w:t>
      </w:r>
      <w:r w:rsidR="00BF50F2" w:rsidRPr="00B53E26">
        <w:fldChar w:fldCharType="end"/>
      </w:r>
    </w:p>
    <w:p w14:paraId="39845F36" w14:textId="77777777" w:rsidR="00BF50F2" w:rsidRPr="00241DA8" w:rsidRDefault="00BF50F2" w:rsidP="00830592">
      <w:pPr>
        <w:pStyle w:val="NoSpacing"/>
        <w:spacing w:line="360" w:lineRule="auto"/>
        <w:jc w:val="both"/>
      </w:pPr>
    </w:p>
    <w:p w14:paraId="18A548C4" w14:textId="2A38BF28" w:rsidR="00AA370B" w:rsidRPr="00CF181E" w:rsidRDefault="00AA370B" w:rsidP="00830592">
      <w:pPr>
        <w:pStyle w:val="NoSpacing"/>
        <w:spacing w:line="360" w:lineRule="auto"/>
        <w:jc w:val="both"/>
        <w:rPr>
          <w:lang w:eastAsia="en-GB"/>
        </w:rPr>
      </w:pPr>
      <w:r w:rsidRPr="00241DA8">
        <w:rPr>
          <w:lang w:eastAsia="en-GB"/>
        </w:rPr>
        <w:t xml:space="preserve">Corticosteroid injections are commonly used </w:t>
      </w:r>
      <w:r w:rsidR="00F579EF">
        <w:rPr>
          <w:lang w:eastAsia="en-GB"/>
        </w:rPr>
        <w:t>as a treatment for</w:t>
      </w:r>
      <w:r w:rsidRPr="00241DA8">
        <w:rPr>
          <w:lang w:eastAsia="en-GB"/>
        </w:rPr>
        <w:t xml:space="preserve"> rotator cuff disorders. </w:t>
      </w:r>
      <w:r w:rsidR="00164D41">
        <w:rPr>
          <w:lang w:eastAsia="en-GB"/>
        </w:rPr>
        <w:t>S</w:t>
      </w:r>
      <w:r w:rsidRPr="00241DA8">
        <w:rPr>
          <w:lang w:eastAsia="en-GB"/>
        </w:rPr>
        <w:t>ystematic review evidence</w:t>
      </w:r>
      <w:r w:rsidR="00CF181E">
        <w:rPr>
          <w:lang w:eastAsia="en-GB"/>
        </w:rPr>
        <w:t xml:space="preserve"> </w:t>
      </w:r>
      <w:r w:rsidRPr="00241DA8">
        <w:rPr>
          <w:lang w:eastAsia="en-GB"/>
        </w:rPr>
        <w:fldChar w:fldCharType="begin">
          <w:fldData xml:space="preserve">PEVuZE5vdGU+PENpdGU+PEF1dGhvcj5BcnJvbGw8L0F1dGhvcj48WWVhcj4yMDA1PC9ZZWFyPjxS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jIyNC04PC9wYWdlcz48dm9sdW1lPjU1PC92b2x1bWU+PG51bWJlcj41MTI8L251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QwMTY8L3BhZ2Vz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c1MS02NzwvcGFnZXM+PHZv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</w:fldData>
        </w:fldChar>
      </w:r>
      <w:r w:rsidR="003A4B56">
        <w:rPr>
          <w:lang w:eastAsia="en-GB"/>
        </w:rPr>
        <w:instrText xml:space="preserve"> ADDIN EN.CITE </w:instrText>
      </w:r>
      <w:r w:rsidR="003A4B56">
        <w:rPr>
          <w:lang w:eastAsia="en-GB"/>
        </w:rPr>
        <w:fldChar w:fldCharType="begin">
          <w:fldData xml:space="preserve">PEVuZE5vdGU+PENpdGU+PEF1dGhvcj5BcnJvbGw8L0F1dGhvcj48WWVhcj4yMDA1PC9ZZWFyPjxS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jIyNC04PC9wYWdlcz48dm9sdW1lPjU1PC92b2x1bWU+PG51bWJlcj41MTI8L251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DQwMTY8L3BhZ2Vz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c1MS02NzwvcGFnZXM+PHZv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</w:fldData>
        </w:fldChar>
      </w:r>
      <w:r w:rsidR="003A4B56">
        <w:rPr>
          <w:lang w:eastAsia="en-GB"/>
        </w:rPr>
        <w:instrText xml:space="preserve"> ADDIN EN.CITE.DATA </w:instrText>
      </w:r>
      <w:r w:rsidR="003A4B56">
        <w:rPr>
          <w:lang w:eastAsia="en-GB"/>
        </w:rPr>
      </w:r>
      <w:r w:rsidR="003A4B56">
        <w:rPr>
          <w:lang w:eastAsia="en-GB"/>
        </w:rPr>
        <w:fldChar w:fldCharType="end"/>
      </w:r>
      <w:r w:rsidRPr="00241DA8">
        <w:rPr>
          <w:lang w:eastAsia="en-GB"/>
        </w:rPr>
      </w:r>
      <w:r w:rsidRPr="00241DA8">
        <w:rPr>
          <w:lang w:eastAsia="en-GB"/>
        </w:rPr>
        <w:fldChar w:fldCharType="separate"/>
      </w:r>
      <w:r w:rsidR="003A4B56">
        <w:rPr>
          <w:noProof/>
          <w:lang w:eastAsia="en-GB"/>
        </w:rPr>
        <w:t>[26-28]</w:t>
      </w:r>
      <w:r w:rsidRPr="00241DA8">
        <w:rPr>
          <w:lang w:eastAsia="en-GB"/>
        </w:rPr>
        <w:fldChar w:fldCharType="end"/>
      </w:r>
      <w:r w:rsidRPr="00241DA8">
        <w:rPr>
          <w:lang w:eastAsia="en-GB"/>
        </w:rPr>
        <w:t xml:space="preserve"> </w:t>
      </w:r>
      <w:r w:rsidR="00164D41">
        <w:rPr>
          <w:lang w:eastAsia="en-GB"/>
        </w:rPr>
        <w:t>has shown</w:t>
      </w:r>
      <w:r w:rsidRPr="00241DA8">
        <w:rPr>
          <w:lang w:eastAsia="en-GB"/>
        </w:rPr>
        <w:t xml:space="preserve"> </w:t>
      </w:r>
      <w:r w:rsidR="00364332">
        <w:rPr>
          <w:lang w:eastAsia="en-GB"/>
        </w:rPr>
        <w:t xml:space="preserve">that </w:t>
      </w:r>
      <w:r w:rsidRPr="00241DA8">
        <w:rPr>
          <w:lang w:eastAsia="en-GB"/>
        </w:rPr>
        <w:t xml:space="preserve">corticosteroid injections </w:t>
      </w:r>
      <w:r w:rsidR="00CF181E">
        <w:rPr>
          <w:lang w:eastAsia="en-GB"/>
        </w:rPr>
        <w:t xml:space="preserve">may </w:t>
      </w:r>
      <w:r w:rsidRPr="00241DA8">
        <w:rPr>
          <w:lang w:eastAsia="en-GB"/>
        </w:rPr>
        <w:t>have a short-term benefit in the shoulder</w:t>
      </w:r>
      <w:r w:rsidR="009948C3">
        <w:rPr>
          <w:lang w:eastAsia="en-GB"/>
        </w:rPr>
        <w:t xml:space="preserve"> </w:t>
      </w:r>
      <w:r w:rsidR="00164D41">
        <w:rPr>
          <w:lang w:eastAsia="en-GB"/>
        </w:rPr>
        <w:t>over</w:t>
      </w:r>
      <w:r w:rsidR="009948C3">
        <w:rPr>
          <w:lang w:eastAsia="en-GB"/>
        </w:rPr>
        <w:t xml:space="preserve"> placebo</w:t>
      </w:r>
      <w:r w:rsidR="00D35136">
        <w:rPr>
          <w:lang w:eastAsia="en-GB"/>
        </w:rPr>
        <w:t xml:space="preserve"> in terms of reduced pain</w:t>
      </w:r>
      <w:r w:rsidR="00CF181E">
        <w:rPr>
          <w:lang w:eastAsia="en-GB"/>
        </w:rPr>
        <w:t xml:space="preserve"> and improved function</w:t>
      </w:r>
      <w:r w:rsidRPr="00241DA8">
        <w:rPr>
          <w:lang w:eastAsia="en-GB"/>
        </w:rPr>
        <w:t>. However, the</w:t>
      </w:r>
      <w:r w:rsidR="00CF181E">
        <w:rPr>
          <w:lang w:eastAsia="en-GB"/>
        </w:rPr>
        <w:t xml:space="preserve">se findings are inconclusive and there </w:t>
      </w:r>
      <w:r w:rsidRPr="00241DA8">
        <w:rPr>
          <w:lang w:eastAsia="en-GB"/>
        </w:rPr>
        <w:t xml:space="preserve">are concerns </w:t>
      </w:r>
      <w:r w:rsidR="00C135AC">
        <w:rPr>
          <w:lang w:eastAsia="en-GB"/>
        </w:rPr>
        <w:t xml:space="preserve">about </w:t>
      </w:r>
      <w:r w:rsidRPr="00241DA8">
        <w:rPr>
          <w:lang w:eastAsia="en-GB"/>
        </w:rPr>
        <w:t>longer-term safety</w:t>
      </w:r>
      <w:r w:rsidR="00E8430A">
        <w:rPr>
          <w:lang w:eastAsia="en-GB"/>
        </w:rPr>
        <w:t>.</w:t>
      </w:r>
      <w:r w:rsidRPr="00241DA8">
        <w:rPr>
          <w:lang w:eastAsia="en-GB"/>
        </w:rPr>
        <w:fldChar w:fldCharType="begin"/>
      </w:r>
      <w:r w:rsidR="003A4B56">
        <w:rPr>
          <w:lang w:eastAsia="en-GB"/>
        </w:rPr>
        <w:instrText xml:space="preserve"> ADDIN EN.CITE &lt;EndNote&gt;&lt;Cite&gt;&lt;Author&gt;Dean&lt;/Author&gt;&lt;Year&gt;2016&lt;/Year&gt;&lt;RecNum&gt;24&lt;/RecNum&gt;&lt;DisplayText&gt;[29]&lt;/DisplayText&gt;&lt;record&gt;&lt;rec-number&gt;24&lt;/rec-number&gt;&lt;foreign-keys&gt;&lt;key app="EN" db-id="e5estvrxd0f0dmea5vdpaerx5r0defrtff5t" timestamp="1536914528"&gt;24&lt;/key&gt;&lt;/foreign-keys&gt;&lt;ref-type name="Journal Article"&gt;17&lt;/ref-type&gt;&lt;contributors&gt;&lt;authors&gt;&lt;author&gt;Dean, B. J.&lt;/author&gt;&lt;author&gt;Carr, A. J.&lt;/author&gt;&lt;/authors&gt;&lt;/contributors&gt;&lt;auth-address&gt;Nuffield Department of Orthopaedics, Rheumatology and Musculoskeletal Sciences, University of Oxford, Botnar Research Centre, Windmill Road, Oxford, OX3 7LD, UK. bendean1979@gmail.com.&amp;#xD;Nuffield Department of Orthopaedics, Rheumatology and Musculoskeletal Sciences, University of Oxford, Botnar Research Centre, Windmill Road, Oxford, OX3 7LD, UK.&lt;/auth-address&gt;&lt;titles&gt;&lt;title&gt;The Effects of Glucocorticoid on Tendon and Tendon Derived Cell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39-46&lt;/pages&gt;&lt;volume&gt;920&lt;/volume&gt;&lt;edition&gt;2016/08/19&lt;/edition&gt;&lt;keywords&gt;&lt;keyword&gt;Cells&lt;/keyword&gt;&lt;keyword&gt;Glucocorticoid&lt;/keyword&gt;&lt;keyword&gt;Steroid&lt;/keyword&gt;&lt;keyword&gt;Tendinopathy&lt;/keyword&gt;&lt;keyword&gt;Tendon&lt;/keyword&gt;&lt;/keywords&gt;&lt;dates&gt;&lt;year&gt;2016&lt;/year&gt;&lt;/dates&gt;&lt;isbn&gt;0065-2598 (Print)&amp;#xD;0065-2598&lt;/isbn&gt;&lt;accession-num&gt;27535266&lt;/accession-num&gt;&lt;urls&gt;&lt;related-urls&gt;&lt;url&gt;http://link.springer.com/chapter/10.1007%2F978-3-319-33943-6_23&lt;/url&gt;&lt;/related-urls&gt;&lt;/urls&gt;&lt;electronic-resource-num&gt;10.1007/978-3-319-33943-6_23&lt;/electronic-resource-num&gt;&lt;remote-database-provider&gt;NLM&lt;/remote-database-provider&gt;&lt;language&gt;eng&lt;/language&gt;&lt;/record&gt;&lt;/Cite&gt;&lt;/EndNote&gt;</w:instrText>
      </w:r>
      <w:r w:rsidRPr="00241DA8">
        <w:rPr>
          <w:lang w:eastAsia="en-GB"/>
        </w:rPr>
        <w:fldChar w:fldCharType="separate"/>
      </w:r>
      <w:r w:rsidR="003A4B56">
        <w:rPr>
          <w:noProof/>
          <w:lang w:eastAsia="en-GB"/>
        </w:rPr>
        <w:t>[29]</w:t>
      </w:r>
      <w:r w:rsidRPr="00241DA8">
        <w:rPr>
          <w:lang w:eastAsia="en-GB"/>
        </w:rPr>
        <w:fldChar w:fldCharType="end"/>
      </w:r>
      <w:r w:rsidRPr="00241DA8">
        <w:rPr>
          <w:lang w:eastAsia="en-GB"/>
        </w:rPr>
        <w:t xml:space="preserve"> </w:t>
      </w:r>
      <w:r w:rsidR="00C135AC">
        <w:rPr>
          <w:lang w:eastAsia="en-GB"/>
        </w:rPr>
        <w:t xml:space="preserve">Combining </w:t>
      </w:r>
      <w:r w:rsidRPr="00241DA8">
        <w:rPr>
          <w:lang w:eastAsia="en-GB"/>
        </w:rPr>
        <w:t>injection</w:t>
      </w:r>
      <w:r w:rsidR="00C135AC">
        <w:rPr>
          <w:lang w:eastAsia="en-GB"/>
        </w:rPr>
        <w:t>s</w:t>
      </w:r>
      <w:r w:rsidRPr="00241DA8">
        <w:rPr>
          <w:lang w:eastAsia="en-GB"/>
        </w:rPr>
        <w:t xml:space="preserve"> and physiotherapy has intuitive appeal, with some evidence of an additive, but not interactive, short</w:t>
      </w:r>
      <w:r w:rsidR="009948C3">
        <w:rPr>
          <w:lang w:eastAsia="en-GB"/>
        </w:rPr>
        <w:t>-</w:t>
      </w:r>
      <w:r w:rsidRPr="00241DA8">
        <w:rPr>
          <w:lang w:eastAsia="en-GB"/>
        </w:rPr>
        <w:t>term effect</w:t>
      </w:r>
      <w:r w:rsidR="00E8430A">
        <w:rPr>
          <w:lang w:eastAsia="en-GB"/>
        </w:rPr>
        <w:t>.</w:t>
      </w:r>
      <w:r w:rsidRPr="00241DA8">
        <w:rPr>
          <w:lang w:eastAsia="en-GB"/>
        </w:rPr>
        <w:fldChar w:fldCharType="begin">
          <w:fldData xml:space="preserve">PEVuZE5vdGU+PENpdGU+PEF1dGhvcj5Db29tYmVzPC9BdXRob3I+PFllYXI+MjAxMDwvWWVhcj48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C9yZWNvcmQ+PC9DaXRlPjxDaXRl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MzMDM3PC9wYWdlcz48dm9sdW1l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E2MS05PC9wYWdlcz48dm9sdW1lPjE2MTwvdm9sdW1lPjxudW1iZXI+MzwvbnVtYmVyPjxl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M5NC05PC9wYWdlcz48dm9sdW1lPjYyPC92b2x1bWU+PG51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</w:fldData>
        </w:fldChar>
      </w:r>
      <w:r w:rsidR="003A4B56">
        <w:rPr>
          <w:lang w:eastAsia="en-GB"/>
        </w:rPr>
        <w:instrText xml:space="preserve"> ADDIN EN.CITE </w:instrText>
      </w:r>
      <w:r w:rsidR="003A4B56">
        <w:rPr>
          <w:lang w:eastAsia="en-GB"/>
        </w:rPr>
        <w:fldChar w:fldCharType="begin">
          <w:fldData xml:space="preserve">PEVuZE5vdGU+PENpdGU+PEF1dGhvcj5Db29tYmVzPC9BdXRob3I+PFllYXI+MjAxMDwvWWVhcj48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zUxLTY3PC9wYWdlcz48dm9sdW1lPjM3Njwvdm9sdW1lPjxudW1iZXI+OTc1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E2MS05PC9wYWdlcz48dm9sdW1lPjE2MTwvdm9sdW1lPjxudW1iZXI+MzwvbnVtYmVyPjxl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M5NC05PC9wYWdlcz48dm9sdW1lPjYyPC92b2x1bWU+PG51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</w:fldData>
        </w:fldChar>
      </w:r>
      <w:r w:rsidR="003A4B56">
        <w:rPr>
          <w:lang w:eastAsia="en-GB"/>
        </w:rPr>
        <w:instrText xml:space="preserve"> ADDIN EN.CITE.DATA </w:instrText>
      </w:r>
      <w:r w:rsidR="003A4B56">
        <w:rPr>
          <w:lang w:eastAsia="en-GB"/>
        </w:rPr>
      </w:r>
      <w:r w:rsidR="003A4B56">
        <w:rPr>
          <w:lang w:eastAsia="en-GB"/>
        </w:rPr>
        <w:fldChar w:fldCharType="end"/>
      </w:r>
      <w:r w:rsidRPr="00241DA8">
        <w:rPr>
          <w:lang w:eastAsia="en-GB"/>
        </w:rPr>
      </w:r>
      <w:r w:rsidRPr="00241DA8">
        <w:rPr>
          <w:lang w:eastAsia="en-GB"/>
        </w:rPr>
        <w:fldChar w:fldCharType="separate"/>
      </w:r>
      <w:r w:rsidR="003A4B56">
        <w:rPr>
          <w:noProof/>
          <w:lang w:eastAsia="en-GB"/>
        </w:rPr>
        <w:t>[28, 30-32]</w:t>
      </w:r>
      <w:r w:rsidRPr="00241DA8">
        <w:rPr>
          <w:lang w:eastAsia="en-GB"/>
        </w:rPr>
        <w:fldChar w:fldCharType="end"/>
      </w:r>
      <w:r w:rsidR="00C135AC">
        <w:rPr>
          <w:lang w:eastAsia="en-GB"/>
        </w:rPr>
        <w:t xml:space="preserve"> </w:t>
      </w:r>
      <w:r w:rsidR="002D13BD">
        <w:rPr>
          <w:rFonts w:cs="Times New Roman"/>
          <w:lang w:eastAsia="en-GB"/>
        </w:rPr>
        <w:t>U</w:t>
      </w:r>
      <w:r w:rsidRPr="00241DA8">
        <w:rPr>
          <w:rFonts w:cs="Times New Roman"/>
          <w:lang w:eastAsia="en-GB"/>
        </w:rPr>
        <w:t xml:space="preserve">nguided corticosteroid injections </w:t>
      </w:r>
      <w:r w:rsidR="002D13BD">
        <w:rPr>
          <w:rFonts w:cs="Times New Roman"/>
          <w:lang w:eastAsia="en-GB"/>
        </w:rPr>
        <w:t>are</w:t>
      </w:r>
      <w:r w:rsidR="00737867">
        <w:rPr>
          <w:rFonts w:cs="Times New Roman"/>
          <w:lang w:eastAsia="en-GB"/>
        </w:rPr>
        <w:t xml:space="preserve"> included </w:t>
      </w:r>
      <w:r w:rsidR="00C135AC">
        <w:rPr>
          <w:rFonts w:cs="Times New Roman"/>
          <w:lang w:eastAsia="en-GB"/>
        </w:rPr>
        <w:t>in</w:t>
      </w:r>
      <w:r w:rsidRPr="00241DA8">
        <w:rPr>
          <w:rFonts w:cs="Times New Roman"/>
          <w:lang w:eastAsia="en-GB"/>
        </w:rPr>
        <w:t xml:space="preserve"> the </w:t>
      </w:r>
      <w:r w:rsidR="00C135AC">
        <w:rPr>
          <w:rFonts w:cs="Times New Roman"/>
          <w:lang w:eastAsia="en-GB"/>
        </w:rPr>
        <w:t>GRASP trial</w:t>
      </w:r>
      <w:r w:rsidR="002D13BD">
        <w:rPr>
          <w:rFonts w:cs="Times New Roman"/>
          <w:lang w:eastAsia="en-GB"/>
        </w:rPr>
        <w:t xml:space="preserve"> to investigate </w:t>
      </w:r>
      <w:r w:rsidR="00C55C04">
        <w:rPr>
          <w:rFonts w:cs="Times New Roman"/>
          <w:lang w:eastAsia="en-GB"/>
        </w:rPr>
        <w:t xml:space="preserve">their </w:t>
      </w:r>
      <w:r w:rsidR="002D13BD">
        <w:rPr>
          <w:rFonts w:cs="Times New Roman"/>
          <w:lang w:eastAsia="en-GB"/>
        </w:rPr>
        <w:t>longer-term safety</w:t>
      </w:r>
      <w:r w:rsidRPr="00241DA8">
        <w:rPr>
          <w:rFonts w:cs="Times New Roman"/>
          <w:lang w:eastAsia="en-GB"/>
        </w:rPr>
        <w:t xml:space="preserve">. Although ultrasound </w:t>
      </w:r>
      <w:r w:rsidR="009948C3">
        <w:rPr>
          <w:rFonts w:cs="Times New Roman"/>
          <w:lang w:eastAsia="en-GB"/>
        </w:rPr>
        <w:t xml:space="preserve">is increasingly used </w:t>
      </w:r>
      <w:r w:rsidRPr="00241DA8">
        <w:rPr>
          <w:rFonts w:cs="Times New Roman"/>
          <w:lang w:eastAsia="en-GB"/>
        </w:rPr>
        <w:t>to guide injections in primary care, the SUPPORT trial (</w:t>
      </w:r>
      <w:r w:rsidR="009948C3">
        <w:rPr>
          <w:rFonts w:cs="Times New Roman"/>
          <w:lang w:eastAsia="en-GB"/>
        </w:rPr>
        <w:t xml:space="preserve">comparing </w:t>
      </w:r>
      <w:r w:rsidRPr="00241DA8">
        <w:rPr>
          <w:rFonts w:cs="Times New Roman"/>
          <w:lang w:eastAsia="en-GB"/>
        </w:rPr>
        <w:t xml:space="preserve">guided </w:t>
      </w:r>
      <w:r w:rsidR="009948C3">
        <w:rPr>
          <w:rFonts w:cs="Times New Roman"/>
          <w:lang w:eastAsia="en-GB"/>
        </w:rPr>
        <w:t>and</w:t>
      </w:r>
      <w:r w:rsidRPr="00241DA8">
        <w:rPr>
          <w:rFonts w:cs="Times New Roman"/>
          <w:lang w:eastAsia="en-GB"/>
        </w:rPr>
        <w:t xml:space="preserve"> unguided injection) and others have demonstrated that it is no more effective than standard injection practice</w:t>
      </w:r>
      <w:r w:rsidR="00E8430A">
        <w:rPr>
          <w:rFonts w:cs="Times New Roman"/>
          <w:lang w:eastAsia="en-GB"/>
        </w:rPr>
        <w:t>.</w:t>
      </w:r>
      <w:r w:rsidRPr="00241DA8">
        <w:rPr>
          <w:rFonts w:cs="Times New Roman"/>
          <w:lang w:eastAsia="en-GB"/>
        </w:rPr>
        <w:fldChar w:fldCharType="begin">
          <w:fldData xml:space="preserve">PEVuZE5vdGU+PENpdGU+PEF1dGhvcj5XaGl0dGxlPC9BdXRob3I+PFllYXI+MjAxNTwvWWVhcj48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ODE8L3BhZ2VzPjx2b2x1bWU+MTU8L3ZvbHVtZT48ZWRpdGlvbj4y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</w:fldData>
        </w:fldChar>
      </w:r>
      <w:r w:rsidR="003A4B56">
        <w:rPr>
          <w:rFonts w:cs="Times New Roman"/>
          <w:lang w:eastAsia="en-GB"/>
        </w:rPr>
        <w:instrText xml:space="preserve"> ADDIN EN.CITE </w:instrText>
      </w:r>
      <w:r w:rsidR="003A4B56">
        <w:rPr>
          <w:rFonts w:cs="Times New Roman"/>
          <w:lang w:eastAsia="en-GB"/>
        </w:rPr>
        <w:fldChar w:fldCharType="begin">
          <w:fldData xml:space="preserve">PEVuZE5vdGU+PENpdGU+PEF1dGhvcj5XaGl0dGxlPC9BdXRob3I+PFllYXI+MjAxNTwvWWVhcj48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ODE8L3BhZ2VzPjx2b2x1bWU+MTU8L3ZvbHVtZT48ZWRpdGlvbj4y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</w:fldData>
        </w:fldChar>
      </w:r>
      <w:r w:rsidR="003A4B56">
        <w:rPr>
          <w:rFonts w:cs="Times New Roman"/>
          <w:lang w:eastAsia="en-GB"/>
        </w:rPr>
        <w:instrText xml:space="preserve"> ADDIN EN.CITE.DATA </w:instrText>
      </w:r>
      <w:r w:rsidR="003A4B56">
        <w:rPr>
          <w:rFonts w:cs="Times New Roman"/>
          <w:lang w:eastAsia="en-GB"/>
        </w:rPr>
      </w:r>
      <w:r w:rsidR="003A4B56">
        <w:rPr>
          <w:rFonts w:cs="Times New Roman"/>
          <w:lang w:eastAsia="en-GB"/>
        </w:rPr>
        <w:fldChar w:fldCharType="end"/>
      </w:r>
      <w:r w:rsidRPr="00241DA8">
        <w:rPr>
          <w:rFonts w:cs="Times New Roman"/>
          <w:lang w:eastAsia="en-GB"/>
        </w:rPr>
      </w:r>
      <w:r w:rsidRPr="00241DA8">
        <w:rPr>
          <w:rFonts w:cs="Times New Roman"/>
          <w:lang w:eastAsia="en-GB"/>
        </w:rPr>
        <w:fldChar w:fldCharType="separate"/>
      </w:r>
      <w:r w:rsidR="003A4B56">
        <w:rPr>
          <w:rFonts w:cs="Times New Roman"/>
          <w:noProof/>
          <w:lang w:eastAsia="en-GB"/>
        </w:rPr>
        <w:t>[33, 34]</w:t>
      </w:r>
      <w:r w:rsidRPr="00241DA8">
        <w:rPr>
          <w:rFonts w:cs="Times New Roman"/>
          <w:lang w:eastAsia="en-GB"/>
        </w:rPr>
        <w:fldChar w:fldCharType="end"/>
      </w:r>
      <w:r w:rsidRPr="00241DA8">
        <w:rPr>
          <w:rFonts w:cs="Times New Roman"/>
          <w:iCs/>
          <w:lang w:eastAsia="en-GB"/>
        </w:rPr>
        <w:t xml:space="preserve"> </w:t>
      </w:r>
    </w:p>
    <w:p w14:paraId="3F56E68A" w14:textId="77777777" w:rsidR="00AA370B" w:rsidRPr="00241DA8" w:rsidRDefault="00AA370B" w:rsidP="00830592">
      <w:pPr>
        <w:pStyle w:val="NoSpacing"/>
        <w:spacing w:line="360" w:lineRule="auto"/>
        <w:jc w:val="both"/>
        <w:rPr>
          <w:rFonts w:cs="Times New Roman"/>
          <w:iCs/>
          <w:lang w:eastAsia="en-GB"/>
        </w:rPr>
      </w:pPr>
    </w:p>
    <w:p w14:paraId="03D719A6" w14:textId="1506AEED" w:rsidR="00AA370B" w:rsidRPr="005D336E" w:rsidRDefault="00D300B1" w:rsidP="00830592">
      <w:pPr>
        <w:pStyle w:val="NoSpacing"/>
        <w:spacing w:line="360" w:lineRule="auto"/>
        <w:jc w:val="both"/>
        <w:rPr>
          <w:b/>
          <w:i/>
          <w:lang w:eastAsia="en-GB"/>
        </w:rPr>
      </w:pPr>
      <w:r>
        <w:rPr>
          <w:rFonts w:cs="Times New Roman"/>
          <w:b/>
          <w:i/>
          <w:iCs/>
          <w:lang w:eastAsia="en-GB"/>
        </w:rPr>
        <w:t xml:space="preserve">Phase 2: </w:t>
      </w:r>
      <w:r w:rsidR="00D4577A">
        <w:rPr>
          <w:rFonts w:cs="Times New Roman"/>
          <w:b/>
          <w:i/>
          <w:iCs/>
          <w:lang w:eastAsia="en-GB"/>
        </w:rPr>
        <w:t>Intervention development</w:t>
      </w:r>
    </w:p>
    <w:p w14:paraId="1CCBEEE5" w14:textId="7D00AA6C" w:rsidR="00C03508" w:rsidRPr="00241DA8" w:rsidRDefault="003016D9" w:rsidP="00830592">
      <w:pPr>
        <w:autoSpaceDE w:val="0"/>
        <w:autoSpaceDN w:val="0"/>
        <w:adjustRightInd w:val="0"/>
        <w:spacing w:after="0" w:line="360" w:lineRule="auto"/>
        <w:jc w:val="both"/>
      </w:pPr>
      <w:r w:rsidRPr="00241DA8">
        <w:t xml:space="preserve">The lack of evidence for particular exercises </w:t>
      </w:r>
      <w:r w:rsidR="002D13BD">
        <w:t xml:space="preserve">or treatment </w:t>
      </w:r>
      <w:r w:rsidRPr="00241DA8">
        <w:t>intensity and duration mirror</w:t>
      </w:r>
      <w:r w:rsidR="002D13BD">
        <w:t>s</w:t>
      </w:r>
      <w:r w:rsidRPr="00241DA8">
        <w:t xml:space="preserve"> </w:t>
      </w:r>
      <w:r w:rsidR="009948C3">
        <w:t>the</w:t>
      </w:r>
      <w:r w:rsidR="00C135AC">
        <w:t xml:space="preserve"> wide</w:t>
      </w:r>
      <w:r w:rsidRPr="00241DA8">
        <w:t xml:space="preserve"> variation in </w:t>
      </w:r>
      <w:r w:rsidR="002D13BD">
        <w:t xml:space="preserve">UK </w:t>
      </w:r>
      <w:r w:rsidRPr="00241DA8">
        <w:t xml:space="preserve">physiotherapy practice. </w:t>
      </w:r>
      <w:r w:rsidR="002D13BD">
        <w:t xml:space="preserve">With </w:t>
      </w:r>
      <w:r w:rsidRPr="00241DA8">
        <w:t>no clear evidence or clinical consensus</w:t>
      </w:r>
      <w:r w:rsidR="009948C3">
        <w:t>,</w:t>
      </w:r>
      <w:r w:rsidRPr="00241DA8">
        <w:t xml:space="preserve"> </w:t>
      </w:r>
      <w:r w:rsidR="004E3F3F" w:rsidRPr="00241DA8">
        <w:t xml:space="preserve">advice </w:t>
      </w:r>
      <w:r w:rsidR="00B6413A">
        <w:t>from</w:t>
      </w:r>
      <w:r w:rsidR="004E3F3F" w:rsidRPr="00241DA8">
        <w:t xml:space="preserve"> clinicians</w:t>
      </w:r>
      <w:r w:rsidR="00DF1044" w:rsidRPr="00241DA8">
        <w:t>, patient and public representatives</w:t>
      </w:r>
      <w:r w:rsidR="00B6413A">
        <w:t>, and other experts</w:t>
      </w:r>
      <w:r w:rsidR="00C135AC">
        <w:t xml:space="preserve"> was crucial</w:t>
      </w:r>
      <w:r w:rsidR="00DF1044" w:rsidRPr="00241DA8">
        <w:t>.</w:t>
      </w:r>
    </w:p>
    <w:p w14:paraId="376C6CD5" w14:textId="77777777" w:rsidR="00C03508" w:rsidRPr="00241DA8" w:rsidRDefault="00C03508" w:rsidP="00830592">
      <w:pPr>
        <w:autoSpaceDE w:val="0"/>
        <w:autoSpaceDN w:val="0"/>
        <w:adjustRightInd w:val="0"/>
        <w:spacing w:after="0" w:line="360" w:lineRule="auto"/>
        <w:jc w:val="both"/>
      </w:pPr>
    </w:p>
    <w:p w14:paraId="11C86B48" w14:textId="2B02E97C" w:rsidR="00B6413A" w:rsidRDefault="00C135AC" w:rsidP="00830592">
      <w:pPr>
        <w:autoSpaceDE w:val="0"/>
        <w:autoSpaceDN w:val="0"/>
        <w:adjustRightInd w:val="0"/>
        <w:spacing w:after="0" w:line="360" w:lineRule="auto"/>
        <w:jc w:val="both"/>
      </w:pPr>
      <w:r>
        <w:t xml:space="preserve">Twenty-six </w:t>
      </w:r>
      <w:r w:rsidR="00CA505B">
        <w:t>clinicians</w:t>
      </w:r>
      <w:r w:rsidR="003016D9" w:rsidRPr="00067A60">
        <w:t>, research</w:t>
      </w:r>
      <w:r w:rsidR="00CA505B">
        <w:t>ers</w:t>
      </w:r>
      <w:r w:rsidR="003016D9" w:rsidRPr="00067A60">
        <w:t>, patient</w:t>
      </w:r>
      <w:r w:rsidR="00CA505B">
        <w:t>s</w:t>
      </w:r>
      <w:r w:rsidR="00AF74E6">
        <w:t>,</w:t>
      </w:r>
      <w:r w:rsidR="003016D9" w:rsidRPr="00067A60">
        <w:t xml:space="preserve"> and</w:t>
      </w:r>
      <w:r w:rsidR="00AF74E6">
        <w:t xml:space="preserve"> </w:t>
      </w:r>
      <w:r w:rsidR="003016D9" w:rsidRPr="00067A60">
        <w:t xml:space="preserve">public </w:t>
      </w:r>
      <w:r w:rsidR="00164D41">
        <w:t xml:space="preserve">representatives </w:t>
      </w:r>
      <w:r>
        <w:t>attended a</w:t>
      </w:r>
      <w:r w:rsidR="006C751A">
        <w:t xml:space="preserve"> GRASP</w:t>
      </w:r>
      <w:r w:rsidRPr="00067A60">
        <w:t xml:space="preserve"> </w:t>
      </w:r>
      <w:r w:rsidRPr="00BD6E75">
        <w:t>intervention development</w:t>
      </w:r>
      <w:r w:rsidRPr="00067A60">
        <w:t xml:space="preserve"> meeting (17 June 2016</w:t>
      </w:r>
      <w:r w:rsidR="00FF1DA1">
        <w:t>, see acknowledgements</w:t>
      </w:r>
      <w:r w:rsidRPr="00067A60">
        <w:t>)</w:t>
      </w:r>
      <w:r w:rsidR="003016D9" w:rsidRPr="00067A60">
        <w:t xml:space="preserve">. </w:t>
      </w:r>
      <w:r w:rsidR="006C751A">
        <w:t>Delegates</w:t>
      </w:r>
      <w:r w:rsidR="00AF74E6">
        <w:t xml:space="preserve"> discussed and evaluated a</w:t>
      </w:r>
      <w:r w:rsidR="003016D9" w:rsidRPr="00067A60">
        <w:t xml:space="preserve"> comprehensive list of </w:t>
      </w:r>
      <w:r w:rsidR="00D4577A" w:rsidRPr="00E601F6">
        <w:t xml:space="preserve">22 </w:t>
      </w:r>
      <w:r w:rsidR="002D13BD">
        <w:t xml:space="preserve">exercise </w:t>
      </w:r>
      <w:r w:rsidR="00D4577A" w:rsidRPr="00E601F6">
        <w:t xml:space="preserve">types </w:t>
      </w:r>
      <w:r w:rsidR="003016D9" w:rsidRPr="00067A60">
        <w:t xml:space="preserve">commonly used in clinical practice and/or reported in trials of shoulder pain </w:t>
      </w:r>
      <w:r w:rsidR="00AF74E6">
        <w:t xml:space="preserve">treatments </w:t>
      </w:r>
      <w:r w:rsidR="00F330C9" w:rsidRPr="00E601F6">
        <w:t>(see supplementary file)</w:t>
      </w:r>
      <w:r w:rsidR="00F902F5" w:rsidRPr="00067A60">
        <w:t>.</w:t>
      </w:r>
      <w:r w:rsidR="003016D9" w:rsidRPr="00067A60">
        <w:t xml:space="preserve"> </w:t>
      </w:r>
      <w:r w:rsidR="00F330C9" w:rsidRPr="00067A60">
        <w:t xml:space="preserve">The delegates </w:t>
      </w:r>
      <w:r w:rsidR="00CA505B">
        <w:t>categorised</w:t>
      </w:r>
      <w:r w:rsidR="00F330C9" w:rsidRPr="00067A60">
        <w:t xml:space="preserve"> the</w:t>
      </w:r>
      <w:r w:rsidR="00AF74E6">
        <w:t xml:space="preserve"> exercises</w:t>
      </w:r>
      <w:r w:rsidR="00F330C9" w:rsidRPr="00067A60">
        <w:t xml:space="preserve"> </w:t>
      </w:r>
      <w:r w:rsidR="00CA505B">
        <w:t>into</w:t>
      </w:r>
      <w:r w:rsidR="00F330C9" w:rsidRPr="00067A60">
        <w:t xml:space="preserve"> </w:t>
      </w:r>
      <w:r w:rsidR="00F579EF">
        <w:t>essential</w:t>
      </w:r>
      <w:r w:rsidR="00F330C9" w:rsidRPr="00067A60">
        <w:t xml:space="preserve"> exercises, option</w:t>
      </w:r>
      <w:r w:rsidR="00AF74E6">
        <w:t>al exercises</w:t>
      </w:r>
      <w:r w:rsidR="00F330C9" w:rsidRPr="00067A60">
        <w:t xml:space="preserve">, or </w:t>
      </w:r>
      <w:r w:rsidR="00574D0E">
        <w:t xml:space="preserve">considered </w:t>
      </w:r>
      <w:r w:rsidR="00F330C9" w:rsidRPr="00067A60">
        <w:t xml:space="preserve">not important for </w:t>
      </w:r>
      <w:r w:rsidR="002D13BD">
        <w:t xml:space="preserve">managing </w:t>
      </w:r>
      <w:r w:rsidR="00F330C9" w:rsidRPr="00067A60">
        <w:t>rotator cuff disorder</w:t>
      </w:r>
      <w:r w:rsidR="002D13BD">
        <w:t>s</w:t>
      </w:r>
      <w:r w:rsidR="00D4577A" w:rsidRPr="00067A60">
        <w:t xml:space="preserve">. </w:t>
      </w:r>
    </w:p>
    <w:p w14:paraId="35147C4E" w14:textId="77777777" w:rsidR="00B6413A" w:rsidRDefault="00B6413A" w:rsidP="00830592">
      <w:pPr>
        <w:autoSpaceDE w:val="0"/>
        <w:autoSpaceDN w:val="0"/>
        <w:adjustRightInd w:val="0"/>
        <w:spacing w:after="0" w:line="360" w:lineRule="auto"/>
        <w:jc w:val="both"/>
      </w:pPr>
    </w:p>
    <w:p w14:paraId="0C9F4411" w14:textId="04CCFFDE" w:rsidR="0084259E" w:rsidRPr="00241DA8" w:rsidRDefault="00D4577A" w:rsidP="00830592">
      <w:pPr>
        <w:autoSpaceDE w:val="0"/>
        <w:autoSpaceDN w:val="0"/>
        <w:adjustRightInd w:val="0"/>
        <w:spacing w:after="0" w:line="360" w:lineRule="auto"/>
        <w:jc w:val="both"/>
      </w:pPr>
      <w:r w:rsidRPr="00067A60">
        <w:lastRenderedPageBreak/>
        <w:t>The</w:t>
      </w:r>
      <w:r w:rsidR="003016D9" w:rsidRPr="00067A60">
        <w:t xml:space="preserve"> </w:t>
      </w:r>
      <w:r w:rsidR="00AF74E6">
        <w:t xml:space="preserve">selected </w:t>
      </w:r>
      <w:r w:rsidR="00F579EF">
        <w:t>essential</w:t>
      </w:r>
      <w:r w:rsidRPr="00067A60">
        <w:t xml:space="preserve"> exercises</w:t>
      </w:r>
      <w:r w:rsidR="003016D9" w:rsidRPr="00067A60">
        <w:t xml:space="preserve"> </w:t>
      </w:r>
      <w:r w:rsidR="002D13BD">
        <w:t xml:space="preserve">generally </w:t>
      </w:r>
      <w:r w:rsidR="003016D9" w:rsidRPr="00067A60">
        <w:t>strengthen the posterior rotator cuff muscles (</w:t>
      </w:r>
      <w:r w:rsidR="0084259E" w:rsidRPr="00067A60">
        <w:t xml:space="preserve">supraspinatus, </w:t>
      </w:r>
      <w:r w:rsidR="003016D9" w:rsidRPr="00067A60">
        <w:t xml:space="preserve">infraspinatus, </w:t>
      </w:r>
      <w:r w:rsidR="00364332">
        <w:t xml:space="preserve">and </w:t>
      </w:r>
      <w:r w:rsidR="003016D9" w:rsidRPr="00067A60">
        <w:t>teres minor)</w:t>
      </w:r>
      <w:r w:rsidRPr="00067A60">
        <w:t xml:space="preserve"> and load the shoulder into an elevated position</w:t>
      </w:r>
      <w:r w:rsidR="00B6413A">
        <w:t xml:space="preserve">, </w:t>
      </w:r>
      <w:r w:rsidR="00CA505B">
        <w:t>consistent</w:t>
      </w:r>
      <w:r w:rsidR="00B6413A">
        <w:t xml:space="preserve"> </w:t>
      </w:r>
      <w:r w:rsidR="00B6413A" w:rsidRPr="00067A60">
        <w:t xml:space="preserve">with current </w:t>
      </w:r>
      <w:r w:rsidR="00F579EF">
        <w:t>trial</w:t>
      </w:r>
      <w:r w:rsidR="00B6413A">
        <w:t xml:space="preserve"> </w:t>
      </w:r>
      <w:r w:rsidR="00B6413A" w:rsidRPr="00067A60">
        <w:t>evidence</w:t>
      </w:r>
      <w:r w:rsidR="00B6413A" w:rsidRPr="0076361F">
        <w:t>.</w:t>
      </w:r>
      <w:r w:rsidR="00B6413A" w:rsidRPr="00067A60">
        <w:fldChar w:fldCharType="begin">
          <w:fldData xml:space="preserve">PEVuZE5vdGU+PENpdGU+PEF1dGhvcj5FZHdhcmRzPC9BdXRob3I+PFllYXI+MjAxNjwvWWVhcj48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3PC9w
YWdlcz48dm9sdW1lPjE2PC92b2x1bWU+PG51bWJlcj4xPC9udW1iZXI+PGVkaXRpb24+MjAxNS8w
MS8yODwvZWRpdGlvbj48ZGF0ZXM+PHllYXI+MjAxNTwveWVhcj48cHViLWRhdGVzPjxkYXRlPkph
biAyNzwvZGF0ZT48L3B1Yi1kYXRlcz48L2RhdGVzPjxpc2JuPjE3NDUtNjIxNTwvaXNibj48YWNj
ZXNzaW9uLW51bT4yNTYyMjU5NDwvYWNjZXNzaW9uLW51bT48dXJscz48L3VybHM+PGN1c3RvbTI+
UG1jNDMxODEzMzwvY3VzdG9tMj48ZWxlY3Ryb25pYy1yZXNvdXJjZS1udW0+MTAuMTE4Ni9zMTMw
NjMtMDE0LTA1NDQtNjwvZWxlY3Ryb25pYy1yZXNvdXJjZS1udW0+PHJlbW90ZS1kYXRhYmFzZS1w
cm92aWRlcj5OTE08L3JlbW90ZS1kYXRhYmFzZS1wcm92aWRlcj48bGFuZ3VhZ2U+RW5nPC9sYW5n
dWFnZT48L3JlY29yZD48L0NpdGU+PC9FbmROb3RlPn==
</w:fldData>
        </w:fldChar>
      </w:r>
      <w:r w:rsidR="003A4B56">
        <w:instrText xml:space="preserve"> ADDIN EN.CITE </w:instrText>
      </w:r>
      <w:r w:rsidR="003A4B56">
        <w:fldChar w:fldCharType="begin">
          <w:fldData xml:space="preserve">PEVuZE5vdGU+PENpdGU+PEF1dGhvcj5FZHdhcmRzPC9BdXRob3I+PFllYXI+MjAxNjwvWWVhcj48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</w:fldData>
        </w:fldChar>
      </w:r>
      <w:r w:rsidR="003A4B56">
        <w:instrText xml:space="preserve"> ADDIN EN.CITE.DATA </w:instrText>
      </w:r>
      <w:r w:rsidR="003A4B56">
        <w:fldChar w:fldCharType="end"/>
      </w:r>
      <w:r w:rsidR="00B6413A" w:rsidRPr="00067A60">
        <w:fldChar w:fldCharType="separate"/>
      </w:r>
      <w:r w:rsidR="003A4B56">
        <w:rPr>
          <w:noProof/>
        </w:rPr>
        <w:t>[35, 36]</w:t>
      </w:r>
      <w:r w:rsidR="00B6413A" w:rsidRPr="00067A60">
        <w:fldChar w:fldCharType="end"/>
      </w:r>
      <w:r w:rsidRPr="00067A60">
        <w:t xml:space="preserve"> </w:t>
      </w:r>
      <w:r w:rsidR="00574D0E">
        <w:t xml:space="preserve">The </w:t>
      </w:r>
      <w:r w:rsidR="00B6413A">
        <w:t xml:space="preserve">GRASP </w:t>
      </w:r>
      <w:r w:rsidR="00574D0E">
        <w:t xml:space="preserve">trial </w:t>
      </w:r>
      <w:r w:rsidR="00B6413A">
        <w:t xml:space="preserve">thus </w:t>
      </w:r>
      <w:r w:rsidR="003016D9" w:rsidRPr="00067A60">
        <w:t xml:space="preserve">included </w:t>
      </w:r>
      <w:r w:rsidR="00B6413A">
        <w:t xml:space="preserve">these exercise types </w:t>
      </w:r>
      <w:r w:rsidR="003016D9" w:rsidRPr="00067A60">
        <w:t>as a</w:t>
      </w:r>
      <w:r w:rsidR="00F579EF">
        <w:t>n</w:t>
      </w:r>
      <w:r w:rsidR="003016D9" w:rsidRPr="00067A60">
        <w:t xml:space="preserve"> </w:t>
      </w:r>
      <w:r w:rsidR="00F579EF">
        <w:t>essential</w:t>
      </w:r>
      <w:r w:rsidR="003016D9" w:rsidRPr="00067A60">
        <w:t xml:space="preserve"> component of </w:t>
      </w:r>
      <w:r w:rsidR="00574D0E">
        <w:t xml:space="preserve">both </w:t>
      </w:r>
      <w:r w:rsidR="003016D9" w:rsidRPr="00067A60">
        <w:t>the progressive exercise and best</w:t>
      </w:r>
      <w:r w:rsidR="00B6413A">
        <w:t>-</w:t>
      </w:r>
      <w:r w:rsidR="003016D9" w:rsidRPr="00067A60">
        <w:t xml:space="preserve">practice advice </w:t>
      </w:r>
      <w:r w:rsidR="00CA505B">
        <w:t>exercise programmes</w:t>
      </w:r>
      <w:r w:rsidR="003016D9" w:rsidRPr="00067A60">
        <w:t xml:space="preserve">. </w:t>
      </w:r>
      <w:r w:rsidR="00AF74E6">
        <w:t>Delegates agreed</w:t>
      </w:r>
      <w:r w:rsidR="003016D9" w:rsidRPr="00241DA8">
        <w:t xml:space="preserve"> that </w:t>
      </w:r>
      <w:r w:rsidR="0084259E" w:rsidRPr="00241DA8">
        <w:t xml:space="preserve">both </w:t>
      </w:r>
      <w:r w:rsidR="00C03508" w:rsidRPr="00241DA8">
        <w:t xml:space="preserve">interventions </w:t>
      </w:r>
      <w:r w:rsidR="003016D9" w:rsidRPr="00241DA8">
        <w:t>should be as practical and simple as possible</w:t>
      </w:r>
      <w:r w:rsidR="00367A72">
        <w:t>.</w:t>
      </w:r>
      <w:r w:rsidR="00C03508" w:rsidRPr="00241DA8">
        <w:t xml:space="preserve"> </w:t>
      </w:r>
      <w:r w:rsidR="0084259E" w:rsidRPr="00241DA8">
        <w:t xml:space="preserve">Some exercises were considered important for patients with specific presentations or in particular circumstances. These </w:t>
      </w:r>
      <w:r>
        <w:t>were</w:t>
      </w:r>
      <w:r w:rsidRPr="00241DA8">
        <w:t xml:space="preserve"> </w:t>
      </w:r>
      <w:r>
        <w:t xml:space="preserve">included as </w:t>
      </w:r>
      <w:r w:rsidR="0084259E" w:rsidRPr="00241DA8">
        <w:t>optional exercises in the progressive exercise intervention</w:t>
      </w:r>
      <w:r w:rsidR="00B6413A">
        <w:t>. They were</w:t>
      </w:r>
      <w:r w:rsidR="0084259E" w:rsidRPr="00241DA8">
        <w:t xml:space="preserve"> not incorporated into the </w:t>
      </w:r>
      <w:r w:rsidR="00367A72">
        <w:t>best</w:t>
      </w:r>
      <w:r w:rsidR="00B6413A">
        <w:t>-</w:t>
      </w:r>
      <w:r w:rsidR="00367A72">
        <w:t>practice advice</w:t>
      </w:r>
      <w:r w:rsidR="0084259E" w:rsidRPr="00241DA8">
        <w:t xml:space="preserve"> intervention</w:t>
      </w:r>
      <w:r w:rsidR="00B6413A">
        <w:t>,</w:t>
      </w:r>
      <w:r w:rsidR="0084259E" w:rsidRPr="00241DA8">
        <w:t xml:space="preserve"> </w:t>
      </w:r>
      <w:r w:rsidR="00B6413A">
        <w:t xml:space="preserve">which </w:t>
      </w:r>
      <w:r w:rsidR="0084259E" w:rsidRPr="00241DA8">
        <w:t>priorit</w:t>
      </w:r>
      <w:r w:rsidR="00B6413A">
        <w:t>ised</w:t>
      </w:r>
      <w:r w:rsidR="0084259E" w:rsidRPr="00241DA8">
        <w:t xml:space="preserve"> a simple progressive set of exercises likely to benefit </w:t>
      </w:r>
      <w:r w:rsidR="00B6413A">
        <w:t>most</w:t>
      </w:r>
      <w:r w:rsidR="0084259E" w:rsidRPr="00241DA8">
        <w:t xml:space="preserve"> patients</w:t>
      </w:r>
      <w:r w:rsidR="00680DCC" w:rsidRPr="00241DA8">
        <w:t xml:space="preserve"> </w:t>
      </w:r>
      <w:r w:rsidR="00223011">
        <w:t xml:space="preserve">and </w:t>
      </w:r>
      <w:r w:rsidR="00B6413A">
        <w:t>that</w:t>
      </w:r>
      <w:r w:rsidR="00680DCC" w:rsidRPr="00241DA8">
        <w:t xml:space="preserve"> could </w:t>
      </w:r>
      <w:r w:rsidR="00223011">
        <w:t xml:space="preserve">be </w:t>
      </w:r>
      <w:r w:rsidR="00680DCC" w:rsidRPr="00241DA8">
        <w:t xml:space="preserve">easily </w:t>
      </w:r>
      <w:r w:rsidR="00223011">
        <w:t>understood</w:t>
      </w:r>
      <w:r w:rsidR="00223011" w:rsidRPr="00241DA8">
        <w:t xml:space="preserve"> </w:t>
      </w:r>
      <w:r w:rsidR="00680DCC" w:rsidRPr="00241DA8">
        <w:t>and perform</w:t>
      </w:r>
      <w:r w:rsidR="00223011">
        <w:t>ed</w:t>
      </w:r>
      <w:r w:rsidR="00680DCC" w:rsidRPr="00241DA8">
        <w:t xml:space="preserve"> </w:t>
      </w:r>
      <w:r w:rsidR="00574D0E">
        <w:t xml:space="preserve">at home </w:t>
      </w:r>
      <w:r w:rsidR="00680DCC" w:rsidRPr="00241DA8">
        <w:t>without supervision.</w:t>
      </w:r>
    </w:p>
    <w:p w14:paraId="581CB20B" w14:textId="77777777" w:rsidR="00C03508" w:rsidRPr="00241DA8" w:rsidRDefault="00C03508" w:rsidP="00830592">
      <w:pPr>
        <w:spacing w:after="0" w:line="360" w:lineRule="auto"/>
        <w:jc w:val="both"/>
      </w:pPr>
    </w:p>
    <w:p w14:paraId="30FF84FF" w14:textId="26E31609" w:rsidR="00F25FFC" w:rsidRDefault="00AF74E6" w:rsidP="00830592">
      <w:pPr>
        <w:spacing w:after="0" w:line="360" w:lineRule="auto"/>
        <w:jc w:val="both"/>
      </w:pPr>
      <w:r>
        <w:t xml:space="preserve">Delegates agreed </w:t>
      </w:r>
      <w:r w:rsidR="00D4577A">
        <w:t>that</w:t>
      </w:r>
      <w:r w:rsidR="0084259E" w:rsidRPr="00241DA8">
        <w:t xml:space="preserve"> stretching was not a priority </w:t>
      </w:r>
      <w:r w:rsidR="00F47229">
        <w:t>target in</w:t>
      </w:r>
      <w:r w:rsidR="0084259E" w:rsidRPr="00241DA8">
        <w:t xml:space="preserve"> rotator cuff </w:t>
      </w:r>
      <w:r w:rsidR="00723D25">
        <w:t>disorders</w:t>
      </w:r>
      <w:r w:rsidR="0084259E" w:rsidRPr="00241DA8">
        <w:t xml:space="preserve"> and </w:t>
      </w:r>
      <w:r w:rsidR="00F47229">
        <w:t xml:space="preserve">that </w:t>
      </w:r>
      <w:r w:rsidR="0084259E" w:rsidRPr="00241DA8">
        <w:t>range-of-motion could be incorporated into other active exercises</w:t>
      </w:r>
      <w:r w:rsidR="0084259E" w:rsidRPr="00067A60">
        <w:t xml:space="preserve">. </w:t>
      </w:r>
      <w:r w:rsidR="004D19F5">
        <w:t>A</w:t>
      </w:r>
      <w:r w:rsidR="00223011">
        <w:t xml:space="preserve"> </w:t>
      </w:r>
      <w:r w:rsidR="00BC6ABB" w:rsidRPr="00E601F6">
        <w:t xml:space="preserve">posterior capsule/soft tissue stretch for the shoulder </w:t>
      </w:r>
      <w:r w:rsidR="00B6413A">
        <w:t>was included as an option in</w:t>
      </w:r>
      <w:r w:rsidR="00F47229" w:rsidRPr="00E601F6">
        <w:t xml:space="preserve"> the progressive exercise intervention </w:t>
      </w:r>
      <w:r>
        <w:t xml:space="preserve">as </w:t>
      </w:r>
      <w:r w:rsidR="00B6413A">
        <w:t xml:space="preserve">we </w:t>
      </w:r>
      <w:r w:rsidR="00BC6ABB" w:rsidRPr="00E601F6">
        <w:t>recogni</w:t>
      </w:r>
      <w:r w:rsidR="00B6413A">
        <w:t>se</w:t>
      </w:r>
      <w:r w:rsidR="003D2B18">
        <w:t>d</w:t>
      </w:r>
      <w:r w:rsidR="00BC6ABB" w:rsidRPr="00E601F6">
        <w:t xml:space="preserve"> that </w:t>
      </w:r>
      <w:r>
        <w:t>these stretches</w:t>
      </w:r>
      <w:r w:rsidR="00BC6ABB" w:rsidRPr="00E601F6">
        <w:t xml:space="preserve"> feature in </w:t>
      </w:r>
      <w:r w:rsidR="00723D25">
        <w:t>many</w:t>
      </w:r>
      <w:r w:rsidR="00BC6ABB" w:rsidRPr="00E601F6">
        <w:t xml:space="preserve"> exercise programmes evaluated in other clinical trials.</w:t>
      </w:r>
      <w:r w:rsidR="0008078D" w:rsidRPr="00241DA8">
        <w:rPr>
          <w:lang w:eastAsia="en-GB"/>
        </w:rPr>
        <w:fldChar w:fldCharType="begin"/>
      </w:r>
      <w:r w:rsidR="003A4B56">
        <w:rPr>
          <w:lang w:eastAsia="en-GB"/>
        </w:rPr>
        <w:instrText xml:space="preserve"> ADDIN EN.CITE &lt;EndNote&gt;&lt;Cite&gt;&lt;Author&gt;Page&lt;/Author&gt;&lt;Year&gt;2016&lt;/Year&gt;&lt;RecNum&gt;15&lt;/RecNum&gt;&lt;DisplayText&gt;[20]&lt;/DisplayText&gt;&lt;record&gt;&lt;rec-number&gt;15&lt;/rec-number&gt;&lt;foreign-keys&gt;&lt;key app="EN" db-id="e5estvrxd0f0dmea5vdpaerx5r0defrtff5t" timestamp="1536914527"&gt;15&lt;/key&gt;&lt;/foreign-keys&gt;&lt;ref-type name="Journal Article"&gt;17&lt;/ref-type&gt;&lt;contributors&gt;&lt;authors&gt;&lt;author&gt;Page, M. J.&lt;/author&gt;&lt;author&gt;Green, S.&lt;/author&gt;&lt;author&gt;McBain, B.&lt;/author&gt;&lt;author&gt;Surace, S. J.&lt;/author&gt;&lt;author&gt;Deitch, J.&lt;/author&gt;&lt;author&gt;Lyttle, N.&lt;/author&gt;&lt;author&gt;Mrocki, M. A.&lt;/author&gt;&lt;author&gt;Buchbinder, R.&lt;/author&gt;&lt;/authors&gt;&lt;/contributors&gt;&lt;auth-address&gt;School of Public Health &amp;amp; Preventive Medicine, Monash University, Level 1, 549 St Kilda Road, Melbourne, Victoria, Australia, 3004.&lt;/auth-address&gt;&lt;titles&gt;&lt;title&gt;Manual therapy and exercise for rotator cuff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2224&lt;/pages&gt;&lt;volume&gt;6&lt;/volume&gt;&lt;edition&gt;2016/06/11&lt;/edition&gt;&lt;dates&gt;&lt;year&gt;2016&lt;/year&gt;&lt;pub-dates&gt;&lt;date&gt;Jun 10&lt;/date&gt;&lt;/pub-dates&gt;&lt;/dates&gt;&lt;isbn&gt;1361-6137&lt;/isbn&gt;&lt;accession-num&gt;27283590&lt;/accession-num&gt;&lt;urls&gt;&lt;related-urls&gt;&lt;url&gt;http://onlinelibrary.wiley.com/store/10.1002/14651858.CD012224/asset/CD012224.pdf?v=1&amp;amp;t=iq0r3j0o&amp;amp;s=d2088fc44a4bdefeedff1dbe7a1c3d38b39948b4&lt;/url&gt;&lt;/related-urls&gt;&lt;/urls&gt;&lt;electronic-resource-num&gt;10.1002/14651858.cd012224&lt;/electronic-resource-num&gt;&lt;remote-database-provider&gt;NLM&lt;/remote-database-provider&gt;&lt;language&gt;Eng&lt;/language&gt;&lt;/record&gt;&lt;/Cite&gt;&lt;/EndNote&gt;</w:instrText>
      </w:r>
      <w:r w:rsidR="0008078D" w:rsidRPr="00241DA8">
        <w:rPr>
          <w:lang w:eastAsia="en-GB"/>
        </w:rPr>
        <w:fldChar w:fldCharType="separate"/>
      </w:r>
      <w:r w:rsidR="003A4B56">
        <w:rPr>
          <w:noProof/>
          <w:lang w:eastAsia="en-GB"/>
        </w:rPr>
        <w:t>[20]</w:t>
      </w:r>
      <w:r w:rsidR="0008078D" w:rsidRPr="00241DA8">
        <w:rPr>
          <w:lang w:eastAsia="en-GB"/>
        </w:rPr>
        <w:fldChar w:fldCharType="end"/>
      </w:r>
      <w:r w:rsidR="00BC6ABB" w:rsidRPr="00E601F6">
        <w:t xml:space="preserve"> </w:t>
      </w:r>
      <w:r w:rsidR="008A0DD8">
        <w:t>I</w:t>
      </w:r>
      <w:r w:rsidR="002D13BD">
        <w:t>solated exercises to correct posture towards a theoretical ideal</w:t>
      </w:r>
      <w:r w:rsidR="008A0DD8">
        <w:t xml:space="preserve"> were not included</w:t>
      </w:r>
      <w:r w:rsidR="002D13BD">
        <w:t xml:space="preserve"> as there is limited evidence for this approach</w:t>
      </w:r>
      <w:r w:rsidR="00B6413A">
        <w:t>.</w:t>
      </w:r>
      <w:r w:rsidR="0084259E" w:rsidRPr="00241DA8">
        <w:fldChar w:fldCharType="begin">
          <w:fldData xml:space="preserve">PEVuZE5vdGU+PENpdGU+PEF1dGhvcj5SYXRjbGlmZmU8L0F1dGhvcj48WWVhcj4yMDE0PC9ZZWFy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Ey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</w:fldData>
        </w:fldChar>
      </w:r>
      <w:r w:rsidR="003A4B56">
        <w:instrText xml:space="preserve"> ADDIN EN.CITE </w:instrText>
      </w:r>
      <w:r w:rsidR="003A4B56">
        <w:fldChar w:fldCharType="begin">
          <w:fldData xml:space="preserve">PEVuZE5vdGU+PENpdGU+PEF1dGhvcj5SYXRjbGlmZmU8L0F1dGhvcj48WWVhcj4yMDE0PC9ZZWFy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</w:fldData>
        </w:fldChar>
      </w:r>
      <w:r w:rsidR="003A4B56">
        <w:instrText xml:space="preserve"> ADDIN EN.CITE.DATA </w:instrText>
      </w:r>
      <w:r w:rsidR="003A4B56">
        <w:fldChar w:fldCharType="end"/>
      </w:r>
      <w:r w:rsidR="0084259E" w:rsidRPr="00241DA8">
        <w:fldChar w:fldCharType="separate"/>
      </w:r>
      <w:r w:rsidR="003A4B56">
        <w:rPr>
          <w:noProof/>
        </w:rPr>
        <w:t>[37]</w:t>
      </w:r>
      <w:r w:rsidR="0084259E" w:rsidRPr="00241DA8">
        <w:fldChar w:fldCharType="end"/>
      </w:r>
      <w:r w:rsidR="0084259E" w:rsidRPr="00241DA8">
        <w:t xml:space="preserve"> </w:t>
      </w:r>
      <w:r w:rsidR="00CD4E2F">
        <w:t xml:space="preserve">Experts disagree </w:t>
      </w:r>
      <w:r w:rsidR="00F25FFC" w:rsidRPr="00241DA8">
        <w:t xml:space="preserve">whether exercises </w:t>
      </w:r>
      <w:r w:rsidR="007D66E4">
        <w:t>can or should</w:t>
      </w:r>
      <w:r w:rsidR="00F25FFC" w:rsidRPr="00241DA8">
        <w:t xml:space="preserve"> provoke symptoms or should be symptom-free. There is limited evidence for </w:t>
      </w:r>
      <w:r w:rsidR="00C55C04">
        <w:t>these alternatives</w:t>
      </w:r>
      <w:r w:rsidR="00F25FFC" w:rsidRPr="00241DA8">
        <w:t xml:space="preserve">, </w:t>
      </w:r>
      <w:r w:rsidR="00C55C04">
        <w:t>athough</w:t>
      </w:r>
      <w:r w:rsidR="00F25FFC" w:rsidRPr="00241DA8">
        <w:t xml:space="preserve"> evidence</w:t>
      </w:r>
      <w:r w:rsidR="00C55C04">
        <w:t xml:space="preserve"> is building up</w:t>
      </w:r>
      <w:r w:rsidR="00F25FFC" w:rsidRPr="00241DA8">
        <w:t xml:space="preserve"> for the acceptability of mild</w:t>
      </w:r>
      <w:r w:rsidR="00265714">
        <w:t>-</w:t>
      </w:r>
      <w:r w:rsidR="00F25FFC" w:rsidRPr="00241DA8">
        <w:t>to</w:t>
      </w:r>
      <w:r w:rsidR="00265714">
        <w:t>-</w:t>
      </w:r>
      <w:r w:rsidR="00F25FFC" w:rsidRPr="00241DA8">
        <w:t>moderate pain symptoms during exercise</w:t>
      </w:r>
      <w:r w:rsidR="008B44A9">
        <w:t>.</w:t>
      </w:r>
      <w:r w:rsidR="00F25FFC" w:rsidRPr="00241DA8">
        <w:fldChar w:fldCharType="begin">
          <w:fldData xml:space="preserve">PEVuZE5vdGU+PENpdGU+PEF1dGhvcj5LbGludGJlcmc8L0F1dGhvcj48WWVhcj4yMDE1PC9ZZWFy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</w:fldData>
        </w:fldChar>
      </w:r>
      <w:r w:rsidR="003A4B56">
        <w:instrText xml:space="preserve"> ADDIN EN.CITE </w:instrText>
      </w:r>
      <w:r w:rsidR="003A4B56">
        <w:fldChar w:fldCharType="begin">
          <w:fldData xml:space="preserve">PEVuZE5vdGU+PENpdGU+PEF1dGhvcj5LbGludGJlcmc8L0F1dGhvcj48WWVhcj4yMDE1PC9ZZWFy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</w:fldData>
        </w:fldChar>
      </w:r>
      <w:r w:rsidR="003A4B56">
        <w:instrText xml:space="preserve"> ADDIN EN.CITE.DATA </w:instrText>
      </w:r>
      <w:r w:rsidR="003A4B56">
        <w:fldChar w:fldCharType="end"/>
      </w:r>
      <w:r w:rsidR="00F25FFC" w:rsidRPr="00241DA8">
        <w:fldChar w:fldCharType="separate"/>
      </w:r>
      <w:r w:rsidR="003A4B56">
        <w:rPr>
          <w:noProof/>
        </w:rPr>
        <w:t>[38, 39]</w:t>
      </w:r>
      <w:r w:rsidR="00F25FFC" w:rsidRPr="00241DA8">
        <w:fldChar w:fldCharType="end"/>
      </w:r>
      <w:r w:rsidR="00F25FFC" w:rsidRPr="00241DA8">
        <w:t xml:space="preserve"> </w:t>
      </w:r>
      <w:r w:rsidR="00265714">
        <w:rPr>
          <w:rFonts w:cs="Times New Roman"/>
        </w:rPr>
        <w:t>T</w:t>
      </w:r>
      <w:r w:rsidR="00F25FFC">
        <w:rPr>
          <w:rFonts w:cs="Times New Roman"/>
        </w:rPr>
        <w:t>he P</w:t>
      </w:r>
      <w:r w:rsidR="00F25FFC" w:rsidRPr="00241DA8">
        <w:rPr>
          <w:rFonts w:cs="Times New Roman"/>
        </w:rPr>
        <w:t>articipant Information Booklet</w:t>
      </w:r>
      <w:r w:rsidR="00574D0E">
        <w:rPr>
          <w:rFonts w:cs="Times New Roman"/>
        </w:rPr>
        <w:t>, included as part of the GRASP trial intervention materials,</w:t>
      </w:r>
      <w:r w:rsidR="00F25FFC" w:rsidRPr="00241DA8">
        <w:rPr>
          <w:rFonts w:cs="Times New Roman"/>
        </w:rPr>
        <w:t xml:space="preserve"> and </w:t>
      </w:r>
      <w:r w:rsidR="00574D0E">
        <w:rPr>
          <w:rFonts w:cs="Times New Roman"/>
        </w:rPr>
        <w:t xml:space="preserve">treating physiotherapists </w:t>
      </w:r>
      <w:r w:rsidR="00265714">
        <w:rPr>
          <w:rFonts w:cs="Times New Roman"/>
        </w:rPr>
        <w:t xml:space="preserve">advise participants </w:t>
      </w:r>
      <w:r w:rsidR="00F25FFC" w:rsidRPr="00E601F6">
        <w:rPr>
          <w:rFonts w:cs="Times New Roman"/>
        </w:rPr>
        <w:t>that some pain during the exercises is acceptable, provided the</w:t>
      </w:r>
      <w:r w:rsidR="00CD4E2F">
        <w:rPr>
          <w:rFonts w:cs="Times New Roman"/>
        </w:rPr>
        <w:t>y</w:t>
      </w:r>
      <w:r w:rsidR="00F25FFC" w:rsidRPr="00E601F6">
        <w:rPr>
          <w:rFonts w:cs="Times New Roman"/>
        </w:rPr>
        <w:t xml:space="preserve"> </w:t>
      </w:r>
      <w:r w:rsidR="008B44A9">
        <w:rPr>
          <w:rFonts w:cs="Times New Roman"/>
        </w:rPr>
        <w:t xml:space="preserve">find </w:t>
      </w:r>
      <w:r w:rsidR="00CD4E2F">
        <w:rPr>
          <w:rFonts w:cs="Times New Roman"/>
        </w:rPr>
        <w:t>it</w:t>
      </w:r>
      <w:r w:rsidR="008B44A9">
        <w:rPr>
          <w:rFonts w:cs="Times New Roman"/>
        </w:rPr>
        <w:t xml:space="preserve"> manageable</w:t>
      </w:r>
      <w:r w:rsidR="00F25FFC" w:rsidRPr="00E601F6">
        <w:rPr>
          <w:rFonts w:cs="Times New Roman"/>
        </w:rPr>
        <w:t xml:space="preserve"> and symptoms resolve </w:t>
      </w:r>
      <w:r w:rsidR="008B44A9">
        <w:rPr>
          <w:rFonts w:cs="Times New Roman"/>
        </w:rPr>
        <w:t>to an acceptable level within a few hours.</w:t>
      </w:r>
      <w:r w:rsidR="00F25FFC" w:rsidRPr="00B53E26">
        <w:rPr>
          <w:rFonts w:cs="Times New Roman"/>
        </w:rPr>
        <w:fldChar w:fldCharType="begin">
          <w:fldData xml:space="preserve">PEVuZE5vdGU+PENpdGU+PEF1dGhvcj5MaXR0bGV3b29kPC9BdXRob3I+PFllYXI+MjAxNTwvWWVh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</w:fldData>
        </w:fldChar>
      </w:r>
      <w:r w:rsidR="003A4B56">
        <w:rPr>
          <w:rFonts w:cs="Times New Roman"/>
        </w:rPr>
        <w:instrText xml:space="preserve"> ADDIN EN.CITE </w:instrText>
      </w:r>
      <w:r w:rsidR="003A4B56">
        <w:rPr>
          <w:rFonts w:cs="Times New Roman"/>
        </w:rPr>
        <w:fldChar w:fldCharType="begin">
          <w:fldData xml:space="preserve">PEVuZE5vdGU+PENpdGU+PEF1dGhvcj5MaXR0bGV3b29kPC9BdXRob3I+PFllYXI+MjAxNTwvWWVh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</w:fldData>
        </w:fldChar>
      </w:r>
      <w:r w:rsidR="003A4B56">
        <w:rPr>
          <w:rFonts w:cs="Times New Roman"/>
        </w:rPr>
        <w:instrText xml:space="preserve"> ADDIN EN.CITE.DATA </w:instrText>
      </w:r>
      <w:r w:rsidR="003A4B56">
        <w:rPr>
          <w:rFonts w:cs="Times New Roman"/>
        </w:rPr>
      </w:r>
      <w:r w:rsidR="003A4B56">
        <w:rPr>
          <w:rFonts w:cs="Times New Roman"/>
        </w:rPr>
        <w:fldChar w:fldCharType="end"/>
      </w:r>
      <w:r w:rsidR="00F25FFC" w:rsidRPr="00B53E26">
        <w:rPr>
          <w:rFonts w:cs="Times New Roman"/>
        </w:rPr>
      </w:r>
      <w:r w:rsidR="00F25FFC" w:rsidRPr="00B53E26">
        <w:rPr>
          <w:rFonts w:cs="Times New Roman"/>
        </w:rPr>
        <w:fldChar w:fldCharType="separate"/>
      </w:r>
      <w:r w:rsidR="003A4B56">
        <w:rPr>
          <w:rFonts w:cs="Times New Roman"/>
          <w:noProof/>
        </w:rPr>
        <w:t>[39]</w:t>
      </w:r>
      <w:r w:rsidR="00F25FFC" w:rsidRPr="00B53E26">
        <w:rPr>
          <w:rFonts w:cs="Times New Roman"/>
        </w:rPr>
        <w:fldChar w:fldCharType="end"/>
      </w:r>
      <w:r w:rsidR="0008015B" w:rsidRPr="0008015B">
        <w:t xml:space="preserve"> </w:t>
      </w:r>
    </w:p>
    <w:p w14:paraId="14BC682A" w14:textId="08433E9A" w:rsidR="0008078D" w:rsidRPr="0008078D" w:rsidRDefault="006C4FAE" w:rsidP="00830592">
      <w:pPr>
        <w:spacing w:after="0" w:line="360" w:lineRule="auto"/>
        <w:jc w:val="both"/>
      </w:pPr>
      <w:r>
        <w:t xml:space="preserve">  </w:t>
      </w:r>
      <w:r w:rsidR="008160DD">
        <w:t xml:space="preserve">  </w:t>
      </w:r>
      <w:r w:rsidR="00377FCE">
        <w:t xml:space="preserve">  </w:t>
      </w:r>
      <w:r w:rsidR="009C56C7">
        <w:t xml:space="preserve"> </w:t>
      </w:r>
      <w:r w:rsidR="00704C76">
        <w:t xml:space="preserve">  </w:t>
      </w:r>
    </w:p>
    <w:p w14:paraId="1AF4C40A" w14:textId="24F47FEA" w:rsidR="0008078D" w:rsidRPr="0008078D" w:rsidRDefault="0008078D" w:rsidP="00830592">
      <w:pPr>
        <w:pStyle w:val="CommentText"/>
        <w:spacing w:line="360" w:lineRule="auto"/>
        <w:rPr>
          <w:sz w:val="22"/>
          <w:szCs w:val="22"/>
        </w:rPr>
      </w:pPr>
      <w:r w:rsidRPr="0008078D">
        <w:rPr>
          <w:sz w:val="22"/>
          <w:szCs w:val="22"/>
        </w:rPr>
        <w:t>After the meet</w:t>
      </w:r>
      <w:r>
        <w:rPr>
          <w:sz w:val="22"/>
          <w:szCs w:val="22"/>
        </w:rPr>
        <w:t>ing we developed detailed intervention</w:t>
      </w:r>
      <w:r w:rsidRPr="0008078D">
        <w:rPr>
          <w:sz w:val="22"/>
          <w:szCs w:val="22"/>
        </w:rPr>
        <w:t xml:space="preserve"> manuals </w:t>
      </w:r>
      <w:r>
        <w:rPr>
          <w:sz w:val="22"/>
          <w:szCs w:val="22"/>
        </w:rPr>
        <w:t>for therapists, which described</w:t>
      </w:r>
      <w:r w:rsidRPr="0008078D">
        <w:rPr>
          <w:sz w:val="22"/>
          <w:szCs w:val="22"/>
        </w:rPr>
        <w:t xml:space="preserve"> the key components of the progressive exercise and best practice advice interventions. We also developed patient facing ma</w:t>
      </w:r>
      <w:r>
        <w:rPr>
          <w:sz w:val="22"/>
          <w:szCs w:val="22"/>
        </w:rPr>
        <w:t>terials, which were reviewed by patient representatives.</w:t>
      </w:r>
    </w:p>
    <w:p w14:paraId="24E83F28" w14:textId="77777777" w:rsidR="00240385" w:rsidRDefault="00240385" w:rsidP="00830592">
      <w:pPr>
        <w:spacing w:after="0" w:line="360" w:lineRule="auto"/>
        <w:jc w:val="both"/>
      </w:pPr>
    </w:p>
    <w:p w14:paraId="2A31531D" w14:textId="03DCE20C" w:rsidR="00240385" w:rsidRPr="00E601F6" w:rsidRDefault="00D300B1" w:rsidP="00830592">
      <w:pPr>
        <w:spacing w:after="0" w:line="360" w:lineRule="auto"/>
        <w:jc w:val="both"/>
        <w:rPr>
          <w:b/>
          <w:i/>
        </w:rPr>
      </w:pPr>
      <w:r w:rsidRPr="00E601F6">
        <w:rPr>
          <w:b/>
          <w:i/>
        </w:rPr>
        <w:t xml:space="preserve">Phase 3a: </w:t>
      </w:r>
      <w:r w:rsidR="00CD4E2F" w:rsidRPr="00E601F6">
        <w:rPr>
          <w:b/>
          <w:i/>
        </w:rPr>
        <w:t xml:space="preserve">Internal pilot </w:t>
      </w:r>
    </w:p>
    <w:p w14:paraId="7CCB9C1F" w14:textId="1C6D0467" w:rsidR="00240385" w:rsidRPr="00241DA8" w:rsidRDefault="00154750" w:rsidP="00830592">
      <w:pPr>
        <w:spacing w:after="0" w:line="360" w:lineRule="auto"/>
        <w:jc w:val="both"/>
      </w:pPr>
      <w:r>
        <w:t>As part of the GRASP trial w</w:t>
      </w:r>
      <w:r w:rsidR="00CD4E2F">
        <w:t xml:space="preserve">e ran an </w:t>
      </w:r>
      <w:r w:rsidR="00240385">
        <w:t xml:space="preserve">internal pilot </w:t>
      </w:r>
      <w:r w:rsidR="00D300B1">
        <w:t xml:space="preserve">from </w:t>
      </w:r>
      <w:r w:rsidR="00B53E26">
        <w:t>February</w:t>
      </w:r>
      <w:r w:rsidR="00D300B1">
        <w:t xml:space="preserve"> to </w:t>
      </w:r>
      <w:r w:rsidR="00B53E26">
        <w:t>June 2017</w:t>
      </w:r>
      <w:r w:rsidR="00D300B1">
        <w:t xml:space="preserve"> </w:t>
      </w:r>
      <w:r w:rsidR="00CD4E2F">
        <w:t xml:space="preserve">at three sites, recruiting </w:t>
      </w:r>
      <w:r w:rsidR="00B53E26">
        <w:t>42</w:t>
      </w:r>
      <w:r w:rsidR="00D300B1">
        <w:t xml:space="preserve"> participants</w:t>
      </w:r>
      <w:r w:rsidR="00240385">
        <w:t xml:space="preserve">. </w:t>
      </w:r>
      <w:r>
        <w:t xml:space="preserve">The aim of the internal pilot was to test and refine the recruitment process and explore treatment acceptability. </w:t>
      </w:r>
      <w:r w:rsidR="00CD4E2F">
        <w:t xml:space="preserve">The </w:t>
      </w:r>
      <w:r w:rsidR="00240385">
        <w:t xml:space="preserve">clinicians delivering the </w:t>
      </w:r>
      <w:r>
        <w:t xml:space="preserve">GRASP </w:t>
      </w:r>
      <w:r w:rsidR="00240385">
        <w:t>intervention</w:t>
      </w:r>
      <w:r w:rsidR="007D66E4">
        <w:t>s</w:t>
      </w:r>
      <w:r w:rsidR="00240385">
        <w:t xml:space="preserve"> </w:t>
      </w:r>
      <w:r>
        <w:t xml:space="preserve">were also asked </w:t>
      </w:r>
      <w:r w:rsidR="00240385">
        <w:t>to provide feedback</w:t>
      </w:r>
      <w:r>
        <w:t xml:space="preserve"> on delivery of the intervention.</w:t>
      </w:r>
      <w:r w:rsidR="0078464D">
        <w:t xml:space="preserve"> </w:t>
      </w:r>
      <w:r>
        <w:t xml:space="preserve">The </w:t>
      </w:r>
      <w:r w:rsidR="00240385">
        <w:t xml:space="preserve"> intervention manual</w:t>
      </w:r>
      <w:r>
        <w:t>s</w:t>
      </w:r>
      <w:r w:rsidR="00240385">
        <w:t xml:space="preserve"> and training </w:t>
      </w:r>
      <w:r>
        <w:t xml:space="preserve">materials </w:t>
      </w:r>
      <w:r w:rsidR="00240385">
        <w:t xml:space="preserve">were </w:t>
      </w:r>
      <w:r>
        <w:t xml:space="preserve">subsequently </w:t>
      </w:r>
      <w:r w:rsidR="00240385">
        <w:t xml:space="preserve">refined to </w:t>
      </w:r>
      <w:r w:rsidR="00397AD9">
        <w:t xml:space="preserve">clarify </w:t>
      </w:r>
      <w:r w:rsidR="007D66E4">
        <w:t>identified misconceptions</w:t>
      </w:r>
      <w:r w:rsidR="00D300B1">
        <w:t>,</w:t>
      </w:r>
      <w:r w:rsidR="00240385">
        <w:t xml:space="preserve"> and were finalised.</w:t>
      </w:r>
      <w:r w:rsidR="00D300B1">
        <w:t xml:space="preserve"> </w:t>
      </w:r>
      <w:r w:rsidR="007D66E4">
        <w:t xml:space="preserve">The interventions did not require </w:t>
      </w:r>
      <w:r w:rsidR="00D300B1">
        <w:t>significant modification</w:t>
      </w:r>
      <w:r w:rsidR="007D66E4">
        <w:t>s</w:t>
      </w:r>
      <w:r w:rsidR="00D300B1">
        <w:t>.</w:t>
      </w:r>
    </w:p>
    <w:p w14:paraId="7EE39DF8" w14:textId="77777777" w:rsidR="00C03508" w:rsidRPr="00241DA8" w:rsidRDefault="00C03508" w:rsidP="00830592">
      <w:pPr>
        <w:spacing w:after="0" w:line="360" w:lineRule="auto"/>
        <w:jc w:val="both"/>
        <w:outlineLvl w:val="0"/>
        <w:rPr>
          <w:b/>
        </w:rPr>
      </w:pPr>
    </w:p>
    <w:p w14:paraId="68A97735" w14:textId="003CCBB8" w:rsidR="00C03508" w:rsidRPr="00434C71" w:rsidRDefault="00D300B1" w:rsidP="00830592">
      <w:pPr>
        <w:spacing w:after="0" w:line="360" w:lineRule="auto"/>
        <w:jc w:val="both"/>
        <w:outlineLvl w:val="0"/>
        <w:rPr>
          <w:b/>
          <w:i/>
        </w:rPr>
      </w:pPr>
      <w:r w:rsidRPr="00434C71">
        <w:rPr>
          <w:b/>
          <w:i/>
        </w:rPr>
        <w:t xml:space="preserve">Phase 3b: </w:t>
      </w:r>
      <w:r w:rsidR="007D66E4" w:rsidRPr="00434C71">
        <w:rPr>
          <w:b/>
          <w:i/>
        </w:rPr>
        <w:t>T</w:t>
      </w:r>
      <w:r w:rsidR="00A2107A" w:rsidRPr="00434C71">
        <w:rPr>
          <w:b/>
          <w:i/>
        </w:rPr>
        <w:t>he GRASP trial interventions</w:t>
      </w:r>
      <w:r w:rsidR="00A2107A" w:rsidRPr="00434C71" w:rsidDel="00D300B1">
        <w:rPr>
          <w:b/>
          <w:i/>
        </w:rPr>
        <w:t xml:space="preserve"> </w:t>
      </w:r>
    </w:p>
    <w:p w14:paraId="32073A6F" w14:textId="1E6EFACC" w:rsidR="00805216" w:rsidRDefault="00805216" w:rsidP="00830592">
      <w:pPr>
        <w:pStyle w:val="NoSpacing"/>
        <w:spacing w:line="360" w:lineRule="auto"/>
        <w:jc w:val="both"/>
      </w:pPr>
      <w:r>
        <w:t xml:space="preserve">The interventions are reported following the </w:t>
      </w:r>
      <w:r w:rsidRPr="005D77FE">
        <w:t>template for intervention description and replication</w:t>
      </w:r>
      <w:r>
        <w:t xml:space="preserve"> (TIDieR) checklist,</w:t>
      </w:r>
      <w:r>
        <w:fldChar w:fldCharType="begin"/>
      </w:r>
      <w:r w:rsidR="003A4B56">
        <w:instrText xml:space="preserve"> ADDIN EN.CITE &lt;EndNote&gt;&lt;Cite&gt;&lt;Author&gt;Hoffmann&lt;/Author&gt;&lt;Year&gt;2014&lt;/Year&gt;&lt;RecNum&gt;35&lt;/RecNum&gt;&lt;DisplayText&gt;[40]&lt;/DisplayText&gt;&lt;record&gt;&lt;rec-number&gt;35&lt;/rec-number&gt;&lt;foreign-keys&gt;&lt;key app="EN" db-id="e5estvrxd0f0dmea5vdpaerx5r0defrtff5t" timestamp="1536914528"&gt;35&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gt;Lamb, Sarah E&lt;/author&gt;&lt;author&gt;Dixon-Woods, Mary&lt;/author&gt;&lt;author&gt;McCulloch, Peter&lt;/author&gt;&lt;author&gt;Wyatt, Jeremy C&lt;/author&gt;&lt;author&gt;Chan, An-Wen&lt;/author&gt;&lt;author&gt;Michie, Susan&lt;/author&gt;&lt;/authors&gt;&lt;/contributors&gt;&lt;titles&gt;&lt;title&gt;Better reporting of interventions: template for intervention description and replication (TIDieR) checklist and guide&lt;/title&gt;&lt;secondary-title&gt;BMJ&lt;/secondary-title&gt;&lt;/titles&gt;&lt;periodical&gt;&lt;full-title&gt;Bmj&lt;/full-title&gt;&lt;abbr-1&gt;BMJ (Clinical research ed.)&lt;/abbr-1&gt;&lt;/periodical&gt;&lt;volume&gt;348&lt;/volume&gt;&lt;dates&gt;&lt;year&gt;2014&lt;/year&gt;&lt;/dates&gt;&lt;urls&gt;&lt;related-urls&gt;&lt;url&gt;https://www.bmj.com/content/bmj/348/bmj.g1687.full.pdf&lt;/url&gt;&lt;/related-urls&gt;&lt;/urls&gt;&lt;electronic-resource-num&gt;10.1136/bmj.g1687&lt;/electronic-resource-num&gt;&lt;/record&gt;&lt;/Cite&gt;&lt;/EndNote&gt;</w:instrText>
      </w:r>
      <w:r>
        <w:fldChar w:fldCharType="separate"/>
      </w:r>
      <w:r w:rsidR="003A4B56">
        <w:rPr>
          <w:noProof/>
        </w:rPr>
        <w:t>[40]</w:t>
      </w:r>
      <w:r>
        <w:fldChar w:fldCharType="end"/>
      </w:r>
      <w:r>
        <w:t xml:space="preserve"> Consensus on Exercise Reporting Template (CERT),</w:t>
      </w:r>
      <w:r>
        <w:fldChar w:fldCharType="begin"/>
      </w:r>
      <w:r w:rsidR="003A4B56">
        <w:instrText xml:space="preserve"> ADDIN EN.CITE &lt;EndNote&gt;&lt;Cite&gt;&lt;Author&gt;Slade&lt;/Author&gt;&lt;Year&gt;2016&lt;/Year&gt;&lt;RecNum&gt;36&lt;/RecNum&gt;&lt;DisplayText&gt;[41]&lt;/DisplayText&gt;&lt;record&gt;&lt;rec-number&gt;36&lt;/rec-number&gt;&lt;foreign-keys&gt;&lt;key app="EN" db-id="e5estvrxd0f0dmea5vdpaerx5r0defrtff5t" timestamp="1536914528"&gt;36&lt;/key&gt;&lt;/foreign-keys&gt;&lt;ref-type name="Journal Article"&gt;17&lt;/ref-type&gt;&lt;contributors&gt;&lt;authors&gt;&lt;author&gt;Slade, Susan C&lt;/author&gt;&lt;author&gt;Dionne, Clermont E&lt;/author&gt;&lt;author&gt;Underwood, Martin&lt;/author&gt;&lt;author&gt;Buchbinder, Rachelle&lt;/author&gt;&lt;/authors&gt;&lt;/contributors&gt;&lt;titles&gt;&lt;title&gt;Consensus on Exercise Reporting Template (CERT): Explanation and Elaboration Statement&lt;/title&gt;&lt;secondary-title&gt;Br J Sports Med&lt;/secondary-title&gt;&lt;/titles&gt;&lt;periodical&gt;&lt;full-title&gt;Br J Sports Med&lt;/full-title&gt;&lt;abbr-1&gt;British journal of sports medicine&lt;/abbr-1&gt;&lt;/periodical&gt;&lt;pages&gt;1428-1437&lt;/pages&gt;&lt;volume&gt;50&lt;/volume&gt;&lt;number&gt;23&lt;/number&gt;&lt;dates&gt;&lt;year&gt;2016&lt;/year&gt;&lt;/dates&gt;&lt;urls&gt;&lt;related-urls&gt;&lt;url&gt;http://bjsm.bmj.com/content/bjsports/50/23/1428.full.pdf&lt;/url&gt;&lt;/related-urls&gt;&lt;/urls&gt;&lt;electronic-resource-num&gt;10.1136/bjsports-2016-096651&lt;/electronic-resource-num&gt;&lt;/record&gt;&lt;/Cite&gt;&lt;/EndNote&gt;</w:instrText>
      </w:r>
      <w:r>
        <w:fldChar w:fldCharType="separate"/>
      </w:r>
      <w:r w:rsidR="003A4B56">
        <w:rPr>
          <w:noProof/>
        </w:rPr>
        <w:t>[41]</w:t>
      </w:r>
      <w:r>
        <w:fldChar w:fldCharType="end"/>
      </w:r>
      <w:r>
        <w:t xml:space="preserve"> and Workgroup for Intervention Development and Evaluation Research (WIDER) recommendations for behaviour change interventions.</w:t>
      </w:r>
      <w:r>
        <w:fldChar w:fldCharType="begin"/>
      </w:r>
      <w:r w:rsidR="003A4B56">
        <w:instrText xml:space="preserve"> ADDIN EN.CITE &lt;EndNote&gt;&lt;Cite&gt;&lt;Author&gt;Scott&lt;/Author&gt;&lt;Year&gt;2012&lt;/Year&gt;&lt;RecNum&gt;37&lt;/RecNum&gt;&lt;DisplayText&gt;[42]&lt;/DisplayText&gt;&lt;record&gt;&lt;rec-number&gt;37&lt;/rec-number&gt;&lt;foreign-keys&gt;&lt;key app="EN" db-id="e5estvrxd0f0dmea5vdpaerx5r0defrtff5t" timestamp="1536914528"&gt;37&lt;/key&gt;&lt;/foreign-keys&gt;&lt;ref-type name="Journal Article"&gt;17&lt;/ref-type&gt;&lt;contributors&gt;&lt;authors&gt;&lt;author&gt;Scott, Shannon D.&lt;/author&gt;&lt;author&gt;Albrecht, Lauren&lt;/author&gt;&lt;author&gt;O’Leary, Kathy&lt;/author&gt;&lt;author&gt;Ball, Geoff DC&lt;/author&gt;&lt;author&gt;Hartling, Lisa&lt;/author&gt;&lt;author&gt;Hofmeyer, Anne&lt;/author&gt;&lt;author&gt;Jones, C. Allyson&lt;/author&gt;&lt;author&gt;Klassen, Terry P.&lt;/author&gt;&lt;author&gt;Burns, Katharina Kovacs&lt;/author&gt;&lt;author&gt;Newton, Amanda S.&lt;/author&gt;&lt;author&gt;Thompson, David&lt;/author&gt;&lt;author&gt;Dryden, Donna M.&lt;/author&gt;&lt;/authors&gt;&lt;/contributors&gt;&lt;titles&gt;&lt;title&gt;Systematic review of knowledge translation strategies in the allied health professions&lt;/title&gt;&lt;secondary-title&gt;Implement Sci&lt;/secondary-title&gt;&lt;/titles&gt;&lt;periodical&gt;&lt;full-title&gt;Implement Sci&lt;/full-title&gt;&lt;/periodical&gt;&lt;pages&gt;70&lt;/pages&gt;&lt;volume&gt;7&lt;/volume&gt;&lt;number&gt;1&lt;/number&gt;&lt;dates&gt;&lt;year&gt;2012&lt;/year&gt;&lt;pub-dates&gt;&lt;date&gt;July 25&lt;/date&gt;&lt;/pub-dates&gt;&lt;/dates&gt;&lt;isbn&gt;1748-5908&lt;/isbn&gt;&lt;label&gt;Scott2012&lt;/label&gt;&lt;work-type&gt;journal article&lt;/work-type&gt;&lt;urls&gt;&lt;related-urls&gt;&lt;url&gt;https://doi.org/10.1186/1748-5908-7-70&lt;/url&gt;&lt;/related-urls&gt;&lt;/urls&gt;&lt;electronic-resource-num&gt;10.1186/1748-5908-7-70&lt;/electronic-resource-num&gt;&lt;/record&gt;&lt;/Cite&gt;&lt;/EndNote&gt;</w:instrText>
      </w:r>
      <w:r>
        <w:fldChar w:fldCharType="separate"/>
      </w:r>
      <w:r w:rsidR="003A4B56">
        <w:rPr>
          <w:noProof/>
        </w:rPr>
        <w:t>[42]</w:t>
      </w:r>
      <w:r>
        <w:fldChar w:fldCharType="end"/>
      </w:r>
      <w:r>
        <w:t xml:space="preserve"> </w:t>
      </w:r>
    </w:p>
    <w:p w14:paraId="04B9CA8E" w14:textId="77777777" w:rsidR="002666F1" w:rsidRPr="00241DA8" w:rsidRDefault="002666F1" w:rsidP="00830592">
      <w:pPr>
        <w:pStyle w:val="NoSpacing"/>
        <w:spacing w:line="360" w:lineRule="auto"/>
        <w:jc w:val="both"/>
      </w:pPr>
    </w:p>
    <w:p w14:paraId="1F75AF93" w14:textId="2E4E980D" w:rsidR="00E414E4" w:rsidRPr="00241DA8" w:rsidRDefault="00C647A0" w:rsidP="00830592">
      <w:pPr>
        <w:spacing w:after="0" w:line="360" w:lineRule="auto"/>
        <w:jc w:val="both"/>
        <w:outlineLvl w:val="0"/>
        <w:rPr>
          <w:b/>
          <w:i/>
        </w:rPr>
      </w:pPr>
      <w:r w:rsidRPr="00241DA8">
        <w:rPr>
          <w:b/>
          <w:i/>
        </w:rPr>
        <w:t>Sub</w:t>
      </w:r>
      <w:r w:rsidR="00397AD9">
        <w:rPr>
          <w:b/>
          <w:i/>
        </w:rPr>
        <w:t>-</w:t>
      </w:r>
      <w:r w:rsidRPr="00241DA8">
        <w:rPr>
          <w:b/>
          <w:i/>
        </w:rPr>
        <w:t>acromial corticosteroid injection</w:t>
      </w:r>
    </w:p>
    <w:p w14:paraId="624C85CA" w14:textId="1C25B4F8" w:rsidR="00180DC0" w:rsidRPr="00241DA8" w:rsidRDefault="005F7B76" w:rsidP="00830592">
      <w:pPr>
        <w:spacing w:after="0" w:line="360" w:lineRule="auto"/>
        <w:jc w:val="both"/>
        <w:outlineLvl w:val="0"/>
      </w:pPr>
      <w:r>
        <w:t>P</w:t>
      </w:r>
      <w:r w:rsidR="00C647A0" w:rsidRPr="00241DA8">
        <w:t>articipant</w:t>
      </w:r>
      <w:r>
        <w:t>s</w:t>
      </w:r>
      <w:r w:rsidR="00C647A0" w:rsidRPr="00241DA8">
        <w:t xml:space="preserve"> randomised to receive a sub-acromial corticosteroid injection receive the injection </w:t>
      </w:r>
      <w:r w:rsidR="00397AD9">
        <w:t>before</w:t>
      </w:r>
      <w:r w:rsidR="00C647A0" w:rsidRPr="00241DA8">
        <w:t xml:space="preserve"> starting </w:t>
      </w:r>
      <w:r w:rsidR="00265714">
        <w:t xml:space="preserve">physiotherapy </w:t>
      </w:r>
      <w:r w:rsidR="00C647A0" w:rsidRPr="00241DA8">
        <w:t>intervention</w:t>
      </w:r>
      <w:r w:rsidR="002666F1">
        <w:t xml:space="preserve"> (typically within 10 days of randomisation)</w:t>
      </w:r>
      <w:r w:rsidR="00C647A0" w:rsidRPr="00241DA8">
        <w:t xml:space="preserve">. The injection </w:t>
      </w:r>
      <w:r w:rsidR="00384498" w:rsidRPr="00241DA8">
        <w:t xml:space="preserve">is </w:t>
      </w:r>
      <w:r w:rsidR="00C647A0" w:rsidRPr="00241DA8">
        <w:t xml:space="preserve">predominately </w:t>
      </w:r>
      <w:r w:rsidR="00662A3F" w:rsidRPr="00241DA8">
        <w:t xml:space="preserve">delivered </w:t>
      </w:r>
      <w:r w:rsidR="00C647A0" w:rsidRPr="00241DA8">
        <w:t>by extended-scope physiotherapists</w:t>
      </w:r>
      <w:r w:rsidR="00180DC0" w:rsidRPr="00241DA8">
        <w:t xml:space="preserve"> with appropriate</w:t>
      </w:r>
      <w:r w:rsidR="00C647A0" w:rsidRPr="00241DA8">
        <w:t xml:space="preserve"> post</w:t>
      </w:r>
      <w:r w:rsidR="00397AD9">
        <w:t>-</w:t>
      </w:r>
      <w:r w:rsidR="00C647A0" w:rsidRPr="00241DA8">
        <w:t xml:space="preserve">registration qualifications </w:t>
      </w:r>
      <w:r w:rsidR="00C647A0" w:rsidRPr="00241DA8">
        <w:rPr>
          <w:rFonts w:cs="Times New Roman"/>
        </w:rPr>
        <w:t xml:space="preserve">working within local </w:t>
      </w:r>
      <w:r w:rsidR="00180DC0" w:rsidRPr="00241DA8">
        <w:rPr>
          <w:rFonts w:cs="Times New Roman"/>
        </w:rPr>
        <w:t>p</w:t>
      </w:r>
      <w:r w:rsidR="00C647A0" w:rsidRPr="00241DA8">
        <w:rPr>
          <w:rFonts w:cs="Times New Roman"/>
        </w:rPr>
        <w:t xml:space="preserve">atient </w:t>
      </w:r>
      <w:r w:rsidR="00180DC0" w:rsidRPr="00241DA8">
        <w:rPr>
          <w:rFonts w:cs="Times New Roman"/>
        </w:rPr>
        <w:t>g</w:t>
      </w:r>
      <w:r w:rsidR="00C647A0" w:rsidRPr="00241DA8">
        <w:rPr>
          <w:rFonts w:cs="Times New Roman"/>
        </w:rPr>
        <w:t xml:space="preserve">roup </w:t>
      </w:r>
      <w:r w:rsidR="00180DC0" w:rsidRPr="00241DA8">
        <w:rPr>
          <w:rFonts w:cs="Times New Roman"/>
        </w:rPr>
        <w:t>d</w:t>
      </w:r>
      <w:r w:rsidR="00C647A0" w:rsidRPr="00241DA8">
        <w:rPr>
          <w:rFonts w:cs="Times New Roman"/>
        </w:rPr>
        <w:t>irective</w:t>
      </w:r>
      <w:r w:rsidR="00A7263B">
        <w:rPr>
          <w:rFonts w:cs="Times New Roman"/>
        </w:rPr>
        <w:t>s</w:t>
      </w:r>
      <w:r w:rsidR="00C647A0" w:rsidRPr="00241DA8">
        <w:rPr>
          <w:rFonts w:cs="Times New Roman"/>
        </w:rPr>
        <w:t xml:space="preserve"> or equivalent. </w:t>
      </w:r>
      <w:r w:rsidR="00C647A0" w:rsidRPr="00241DA8">
        <w:t xml:space="preserve">This delivery method </w:t>
      </w:r>
      <w:r w:rsidR="00397AD9">
        <w:t>is</w:t>
      </w:r>
      <w:r w:rsidR="00C647A0" w:rsidRPr="00241DA8">
        <w:t xml:space="preserve"> increasingly common </w:t>
      </w:r>
      <w:r w:rsidR="00662A3F">
        <w:t xml:space="preserve">NHS </w:t>
      </w:r>
      <w:r w:rsidR="00C647A0" w:rsidRPr="00241DA8">
        <w:t xml:space="preserve">practice. </w:t>
      </w:r>
    </w:p>
    <w:p w14:paraId="47B8EB37" w14:textId="77777777" w:rsidR="00180DC0" w:rsidRPr="00241DA8" w:rsidRDefault="00180DC0" w:rsidP="00830592">
      <w:pPr>
        <w:spacing w:after="0" w:line="360" w:lineRule="auto"/>
        <w:jc w:val="both"/>
      </w:pPr>
    </w:p>
    <w:p w14:paraId="27A9107B" w14:textId="1D88A513" w:rsidR="00C647A0" w:rsidRPr="00241DA8" w:rsidRDefault="00C647A0" w:rsidP="00830592">
      <w:pPr>
        <w:spacing w:after="0" w:line="360" w:lineRule="auto"/>
        <w:jc w:val="both"/>
      </w:pPr>
      <w:r w:rsidRPr="00241DA8">
        <w:t xml:space="preserve">The corticosteroid </w:t>
      </w:r>
      <w:r w:rsidR="00397AD9">
        <w:t xml:space="preserve">(up to 40mg </w:t>
      </w:r>
      <w:r w:rsidRPr="00241DA8">
        <w:t xml:space="preserve">methylprednisolone acetate or </w:t>
      </w:r>
      <w:r w:rsidRPr="00241DA8">
        <w:rPr>
          <w:rFonts w:cs="Tahoma"/>
        </w:rPr>
        <w:t>triamcinolone acetonide</w:t>
      </w:r>
      <w:r w:rsidR="00397AD9">
        <w:rPr>
          <w:rFonts w:cs="Tahoma"/>
        </w:rPr>
        <w:t>)</w:t>
      </w:r>
      <w:r w:rsidR="00397AD9">
        <w:t xml:space="preserve"> is given with </w:t>
      </w:r>
      <w:r w:rsidRPr="00241DA8">
        <w:t xml:space="preserve">local anaesthetic </w:t>
      </w:r>
      <w:r w:rsidR="00397AD9">
        <w:t xml:space="preserve">(up to 5ml </w:t>
      </w:r>
      <w:r w:rsidRPr="00241DA8">
        <w:t xml:space="preserve">1% lidocaine or </w:t>
      </w:r>
      <w:r w:rsidR="00397AD9">
        <w:t xml:space="preserve">up to 10ml </w:t>
      </w:r>
      <w:r w:rsidRPr="00241DA8">
        <w:t>0.5% bupivacaine hydrochloride</w:t>
      </w:r>
      <w:r w:rsidR="00397AD9">
        <w:t>)</w:t>
      </w:r>
      <w:r w:rsidRPr="00241DA8">
        <w:t xml:space="preserve">, </w:t>
      </w:r>
      <w:r w:rsidR="00397AD9">
        <w:t>following</w:t>
      </w:r>
      <w:r w:rsidRPr="00241DA8">
        <w:t xml:space="preserve"> local treatment protocols. These </w:t>
      </w:r>
      <w:r w:rsidR="00662A3F">
        <w:t xml:space="preserve">two </w:t>
      </w:r>
      <w:r w:rsidRPr="00241DA8">
        <w:t xml:space="preserve">corticosteroids </w:t>
      </w:r>
      <w:r w:rsidR="00662A3F">
        <w:t xml:space="preserve">are the most routinely used </w:t>
      </w:r>
      <w:r w:rsidRPr="00241DA8">
        <w:t>for shoulder pain</w:t>
      </w:r>
      <w:r w:rsidR="00397AD9">
        <w:t>.</w:t>
      </w:r>
      <w:r w:rsidRPr="00241DA8">
        <w:t xml:space="preserve"> </w:t>
      </w:r>
      <w:r w:rsidR="00397AD9">
        <w:t>T</w:t>
      </w:r>
      <w:r w:rsidRPr="00241DA8">
        <w:t xml:space="preserve">here is no clear evidence that </w:t>
      </w:r>
      <w:r w:rsidR="00662A3F">
        <w:t>one</w:t>
      </w:r>
      <w:r w:rsidRPr="00241DA8">
        <w:t xml:space="preserve"> is more effective than the other</w:t>
      </w:r>
      <w:r w:rsidR="00265714">
        <w:t>.</w:t>
      </w:r>
      <w:r w:rsidRPr="00241DA8">
        <w:fldChar w:fldCharType="begin">
          <w:fldData xml:space="preserve">PEVuZE5vdGU+PENpdGU+PEF1dGhvcj5Db29tYmVzPC9BdXRob3I+PFllYXI+MjAxMDwvWWVhcj48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L3JlY29yZD48L0NpdGU+PC9FbmROb3RlPgB=
</w:fldData>
        </w:fldChar>
      </w:r>
      <w:r w:rsidR="003A4B56">
        <w:instrText xml:space="preserve"> ADDIN EN.CITE </w:instrText>
      </w:r>
      <w:r w:rsidR="003A4B56">
        <w:fldChar w:fldCharType="begin">
          <w:fldData xml:space="preserve">PEVuZE5vdGU+PENpdGU+PEF1dGhvcj5Db29tYmVzPC9BdXRob3I+PFllYXI+MjAxMDwvWWVhcj48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3NTEtNjc8L3BhZ2VzPjx2b2x1bWU+Mzc2PC92b2x1bWU+PG51bWJlcj45NzU0PC9udW1i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=
</w:fldData>
        </w:fldChar>
      </w:r>
      <w:r w:rsidR="003A4B56">
        <w:instrText xml:space="preserve"> ADDIN EN.CITE.DATA </w:instrText>
      </w:r>
      <w:r w:rsidR="003A4B56">
        <w:fldChar w:fldCharType="end"/>
      </w:r>
      <w:r w:rsidRPr="00241DA8">
        <w:fldChar w:fldCharType="separate"/>
      </w:r>
      <w:r w:rsidR="003A4B56">
        <w:rPr>
          <w:noProof/>
        </w:rPr>
        <w:t>[28]</w:t>
      </w:r>
      <w:r w:rsidRPr="00241DA8">
        <w:fldChar w:fldCharType="end"/>
      </w:r>
      <w:r w:rsidRPr="00241DA8">
        <w:t xml:space="preserve"> Participants </w:t>
      </w:r>
      <w:r w:rsidR="00384498" w:rsidRPr="00241DA8">
        <w:t xml:space="preserve">are </w:t>
      </w:r>
      <w:r w:rsidRPr="00241DA8">
        <w:t xml:space="preserve">advised to </w:t>
      </w:r>
      <w:r w:rsidR="008A0DD8">
        <w:t>avoid strenuous shoulder activity</w:t>
      </w:r>
      <w:r w:rsidRPr="00241DA8">
        <w:t xml:space="preserve"> and heavy lifting for 24-48 hours post-injection. </w:t>
      </w:r>
      <w:r w:rsidR="00397AD9">
        <w:t>A</w:t>
      </w:r>
      <w:r w:rsidRPr="00241DA8">
        <w:t xml:space="preserve"> second injection can be given after 6 weeks (but within 16 weeks of randomis</w:t>
      </w:r>
      <w:r w:rsidR="00265714">
        <w:t>ation</w:t>
      </w:r>
      <w:r w:rsidRPr="00241DA8">
        <w:t xml:space="preserve">), but </w:t>
      </w:r>
      <w:r w:rsidR="00397AD9">
        <w:t xml:space="preserve">is </w:t>
      </w:r>
      <w:r w:rsidRPr="00241DA8">
        <w:t xml:space="preserve">only administered to </w:t>
      </w:r>
      <w:r w:rsidR="00265714">
        <w:t>participants</w:t>
      </w:r>
      <w:r w:rsidRPr="00241DA8">
        <w:t xml:space="preserve"> who receive good initial benefit from the first injection and request further pain relief to facilitate exercise.</w:t>
      </w:r>
    </w:p>
    <w:p w14:paraId="28F01D71" w14:textId="1EA6344C" w:rsidR="00AA370B" w:rsidRDefault="00AA370B" w:rsidP="00830592">
      <w:pPr>
        <w:spacing w:after="0" w:line="360" w:lineRule="auto"/>
        <w:jc w:val="both"/>
      </w:pPr>
    </w:p>
    <w:p w14:paraId="2A03441C" w14:textId="49AEB033" w:rsidR="00736979" w:rsidRPr="00E601F6" w:rsidRDefault="00736979" w:rsidP="00830592">
      <w:pPr>
        <w:spacing w:after="0" w:line="360" w:lineRule="auto"/>
        <w:jc w:val="both"/>
        <w:rPr>
          <w:b/>
          <w:i/>
        </w:rPr>
      </w:pPr>
      <w:r w:rsidRPr="00E601F6">
        <w:rPr>
          <w:b/>
          <w:i/>
        </w:rPr>
        <w:t>GRASP exercise interventions</w:t>
      </w:r>
    </w:p>
    <w:p w14:paraId="0A3E2CA5" w14:textId="228C2A92" w:rsidR="00C831D3" w:rsidRDefault="00662A3F" w:rsidP="00830592">
      <w:pPr>
        <w:pStyle w:val="NoSpacing"/>
        <w:spacing w:line="360" w:lineRule="auto"/>
        <w:jc w:val="both"/>
      </w:pPr>
      <w:r>
        <w:t xml:space="preserve">Table </w:t>
      </w:r>
      <w:r w:rsidR="0008015B">
        <w:t>1</w:t>
      </w:r>
      <w:r>
        <w:t xml:space="preserve"> </w:t>
      </w:r>
      <w:r w:rsidR="00F4067A" w:rsidRPr="00241DA8">
        <w:t>summar</w:t>
      </w:r>
      <w:r>
        <w:t>ises</w:t>
      </w:r>
      <w:r w:rsidR="00F4067A" w:rsidRPr="00241DA8">
        <w:t xml:space="preserve"> </w:t>
      </w:r>
      <w:r>
        <w:t xml:space="preserve">the </w:t>
      </w:r>
      <w:r w:rsidR="00C831D3">
        <w:t xml:space="preserve">key components of the </w:t>
      </w:r>
      <w:r w:rsidR="00733FB1">
        <w:t>G</w:t>
      </w:r>
      <w:r w:rsidR="00805216" w:rsidRPr="00805216">
        <w:t>RA</w:t>
      </w:r>
      <w:r w:rsidR="00733FB1">
        <w:t xml:space="preserve">SP </w:t>
      </w:r>
      <w:r w:rsidR="00F4067A" w:rsidRPr="00805216">
        <w:t>physiotherapy</w:t>
      </w:r>
      <w:r w:rsidR="00F4067A" w:rsidRPr="00241DA8">
        <w:t xml:space="preserve"> intervention</w:t>
      </w:r>
      <w:r w:rsidR="00F4067A">
        <w:t>s</w:t>
      </w:r>
      <w:r w:rsidR="00F4067A" w:rsidRPr="00241DA8">
        <w:t>.</w:t>
      </w:r>
      <w:r w:rsidR="00733FB1">
        <w:t xml:space="preserve"> The</w:t>
      </w:r>
      <w:r w:rsidR="00C831D3">
        <w:t xml:space="preserve"> interventions</w:t>
      </w:r>
      <w:r w:rsidR="00733FB1">
        <w:t xml:space="preserve"> </w:t>
      </w:r>
      <w:r w:rsidR="00E8430A" w:rsidRPr="00DC40A1">
        <w:t xml:space="preserve">are delivered </w:t>
      </w:r>
      <w:r w:rsidR="00F25FFC" w:rsidRPr="00DC40A1">
        <w:t xml:space="preserve">face-to-face, one-to-one, by </w:t>
      </w:r>
      <w:r w:rsidR="00E8430A" w:rsidRPr="00E601F6">
        <w:t xml:space="preserve">UK-registered physiotherapists </w:t>
      </w:r>
      <w:r w:rsidR="00F27195" w:rsidRPr="00E601F6">
        <w:t>based</w:t>
      </w:r>
      <w:r w:rsidR="00E8430A" w:rsidRPr="00E601F6">
        <w:t xml:space="preserve"> </w:t>
      </w:r>
      <w:r w:rsidR="00B53E26" w:rsidRPr="00E601F6">
        <w:t xml:space="preserve">at </w:t>
      </w:r>
      <w:r w:rsidR="00E8430A" w:rsidRPr="00E601F6">
        <w:t xml:space="preserve">physiotherapy </w:t>
      </w:r>
      <w:r w:rsidR="00C831D3">
        <w:t>and musculoske</w:t>
      </w:r>
      <w:r w:rsidR="000E7473">
        <w:t>le</w:t>
      </w:r>
      <w:r w:rsidR="00C831D3">
        <w:t xml:space="preserve">tal </w:t>
      </w:r>
      <w:r w:rsidR="00E8430A" w:rsidRPr="00E601F6">
        <w:t xml:space="preserve">services </w:t>
      </w:r>
      <w:r w:rsidR="00F27195" w:rsidRPr="00E601F6">
        <w:t>across England</w:t>
      </w:r>
      <w:r w:rsidR="00E8430A" w:rsidRPr="00E601F6">
        <w:t>.</w:t>
      </w:r>
      <w:r w:rsidR="00F27195" w:rsidRPr="00F729C9" w:rsidDel="00154750">
        <w:t xml:space="preserve"> </w:t>
      </w:r>
    </w:p>
    <w:p w14:paraId="4BB71977" w14:textId="77777777" w:rsidR="00C831D3" w:rsidRDefault="00C831D3" w:rsidP="00830592">
      <w:pPr>
        <w:pStyle w:val="NoSpacing"/>
        <w:spacing w:line="360" w:lineRule="auto"/>
        <w:jc w:val="both"/>
      </w:pPr>
    </w:p>
    <w:p w14:paraId="6D85B23F" w14:textId="0A8A52F3" w:rsidR="00B53E26" w:rsidRPr="00241DA8" w:rsidRDefault="00B077D5" w:rsidP="00830592">
      <w:pPr>
        <w:pStyle w:val="NoSpacing"/>
        <w:spacing w:line="360" w:lineRule="auto"/>
        <w:jc w:val="both"/>
      </w:pPr>
      <w:r>
        <w:t xml:space="preserve">Research physiotherapists on the GRASP team provide one full day of face-to-face training on </w:t>
      </w:r>
      <w:r w:rsidR="00B53E26" w:rsidRPr="00F729C9">
        <w:t xml:space="preserve">the progressive exercise intervention and </w:t>
      </w:r>
      <w:r>
        <w:t xml:space="preserve">at least half a day of face-to-face training on the </w:t>
      </w:r>
      <w:r w:rsidR="00B53E26" w:rsidRPr="00DC40A1">
        <w:t>best</w:t>
      </w:r>
      <w:r>
        <w:t>-</w:t>
      </w:r>
      <w:r w:rsidR="00B53E26" w:rsidRPr="00DC40A1">
        <w:t xml:space="preserve">practice advice </w:t>
      </w:r>
      <w:r>
        <w:t>intervention to the relevant delivering p</w:t>
      </w:r>
      <w:r w:rsidRPr="00F729C9">
        <w:t>hysiotherapists</w:t>
      </w:r>
      <w:r w:rsidR="00C831D3">
        <w:t xml:space="preserve">. Physiotherapists are trained to deliver either the progressive exercise intervention or the best practice advice intervention (not both) in order to </w:t>
      </w:r>
      <w:r w:rsidR="00D95EB3" w:rsidRPr="00DC40A1">
        <w:t xml:space="preserve"> reduce the risk of</w:t>
      </w:r>
      <w:r w:rsidR="00B53E26" w:rsidRPr="00DC40A1">
        <w:t xml:space="preserve"> contamination. </w:t>
      </w:r>
      <w:r>
        <w:t>T</w:t>
      </w:r>
      <w:r w:rsidR="00B53E26" w:rsidRPr="00DC40A1">
        <w:t xml:space="preserve">raining includes the </w:t>
      </w:r>
      <w:r>
        <w:t xml:space="preserve">trial </w:t>
      </w:r>
      <w:r w:rsidR="00B53E26" w:rsidRPr="00DC40A1">
        <w:t>background, how to deliver the intervention, the exercises permitted within the trial protocol, behavioural techniques</w:t>
      </w:r>
      <w:r w:rsidR="00CA505B">
        <w:t xml:space="preserve"> to improve adherence</w:t>
      </w:r>
      <w:r w:rsidR="00B53E26" w:rsidRPr="00DC40A1">
        <w:t xml:space="preserve">, </w:t>
      </w:r>
      <w:r>
        <w:t xml:space="preserve">trial </w:t>
      </w:r>
      <w:r w:rsidR="00B53E26" w:rsidRPr="00DC40A1">
        <w:t>reporting and paperwork, and practical examples using case studies. Therapist manuals are provided detailing all aspects of the trial and intervention</w:t>
      </w:r>
      <w:r w:rsidR="00345773">
        <w:t>s</w:t>
      </w:r>
      <w:r w:rsidR="00397AD9">
        <w:t>.</w:t>
      </w:r>
      <w:r w:rsidR="00B53E26" w:rsidRPr="00DC40A1">
        <w:t xml:space="preserve"> GRASP trial team </w:t>
      </w:r>
      <w:r w:rsidR="00345773">
        <w:t xml:space="preserve">members </w:t>
      </w:r>
      <w:r w:rsidR="00B53E26" w:rsidRPr="00DC40A1">
        <w:t>are available</w:t>
      </w:r>
      <w:r w:rsidR="00733FB1">
        <w:t xml:space="preserve"> post-training</w:t>
      </w:r>
      <w:r w:rsidR="00B53E26" w:rsidRPr="00DC40A1">
        <w:t xml:space="preserve"> to provide support and answer queries.</w:t>
      </w:r>
    </w:p>
    <w:p w14:paraId="46FF9C76" w14:textId="77777777" w:rsidR="00B53E26" w:rsidRDefault="00B53E26" w:rsidP="00830592">
      <w:pPr>
        <w:spacing w:after="0" w:line="360" w:lineRule="auto"/>
        <w:jc w:val="both"/>
      </w:pPr>
    </w:p>
    <w:p w14:paraId="44963324" w14:textId="72A1E2A2" w:rsidR="00DC40A1" w:rsidRPr="00E601F6" w:rsidRDefault="00DC40A1" w:rsidP="00830592">
      <w:pPr>
        <w:spacing w:after="0" w:line="360" w:lineRule="auto"/>
        <w:jc w:val="both"/>
        <w:rPr>
          <w:b/>
          <w:i/>
        </w:rPr>
      </w:pPr>
      <w:r w:rsidRPr="00E601F6">
        <w:rPr>
          <w:b/>
          <w:i/>
        </w:rPr>
        <w:t>Assessment and advice</w:t>
      </w:r>
    </w:p>
    <w:p w14:paraId="69A5FB7B" w14:textId="00602869" w:rsidR="00442221" w:rsidRPr="00F729C9" w:rsidRDefault="00DC40A1" w:rsidP="00830592">
      <w:pPr>
        <w:spacing w:after="0" w:line="360" w:lineRule="auto"/>
        <w:jc w:val="both"/>
        <w:rPr>
          <w:bCs/>
        </w:rPr>
      </w:pPr>
      <w:r w:rsidRPr="00241DA8">
        <w:t>Appointments are coordinated so that participants typically start their first exercise session within 14 to 28 days of randomisation.</w:t>
      </w:r>
      <w:r>
        <w:t xml:space="preserve"> </w:t>
      </w:r>
      <w:r w:rsidR="00394079" w:rsidRPr="00241DA8">
        <w:t xml:space="preserve">The physiotherapist </w:t>
      </w:r>
      <w:r w:rsidR="00394079">
        <w:t>carries</w:t>
      </w:r>
      <w:r w:rsidR="00394079" w:rsidRPr="00241DA8">
        <w:t xml:space="preserve"> out a</w:t>
      </w:r>
      <w:r w:rsidR="00394079">
        <w:t>n initial</w:t>
      </w:r>
      <w:r w:rsidR="00394079" w:rsidRPr="00241DA8">
        <w:t xml:space="preserve"> assessment</w:t>
      </w:r>
      <w:r w:rsidR="0029247C">
        <w:t xml:space="preserve"> as per their usual practice</w:t>
      </w:r>
      <w:r w:rsidR="00394079" w:rsidRPr="00241DA8">
        <w:t xml:space="preserve"> </w:t>
      </w:r>
      <w:r w:rsidR="00723234">
        <w:t xml:space="preserve">in order </w:t>
      </w:r>
      <w:r w:rsidR="00394079">
        <w:t xml:space="preserve">to </w:t>
      </w:r>
      <w:r w:rsidR="00394079" w:rsidRPr="00241DA8">
        <w:t>identify which shoulder movements</w:t>
      </w:r>
      <w:r w:rsidR="00723234">
        <w:t>, in relation to the rotator cuff,</w:t>
      </w:r>
      <w:r w:rsidR="00394079" w:rsidRPr="00241DA8">
        <w:t xml:space="preserve"> are particularly problematic in terms of pain, weakness</w:t>
      </w:r>
      <w:r w:rsidR="00397AD9">
        <w:t>,</w:t>
      </w:r>
      <w:r w:rsidR="00394079" w:rsidRPr="00241DA8">
        <w:t xml:space="preserve"> and restriction</w:t>
      </w:r>
      <w:r w:rsidR="00397AD9">
        <w:t>,</w:t>
      </w:r>
      <w:r w:rsidR="00394079" w:rsidRPr="00241DA8">
        <w:t xml:space="preserve"> </w:t>
      </w:r>
      <w:r w:rsidR="00733FB1">
        <w:t xml:space="preserve">and </w:t>
      </w:r>
      <w:r w:rsidR="00394079" w:rsidRPr="00241DA8">
        <w:t xml:space="preserve">associated functional deficits. Participants </w:t>
      </w:r>
      <w:r w:rsidR="00754F59">
        <w:t>receive</w:t>
      </w:r>
      <w:r w:rsidR="00394079" w:rsidRPr="00241DA8">
        <w:t xml:space="preserve"> a </w:t>
      </w:r>
      <w:r w:rsidR="00394079">
        <w:t xml:space="preserve">Participant Information Booklet </w:t>
      </w:r>
      <w:r w:rsidR="00394079" w:rsidRPr="00241DA8">
        <w:t>contain</w:t>
      </w:r>
      <w:r w:rsidR="00397AD9">
        <w:t>ing</w:t>
      </w:r>
      <w:r w:rsidR="00394079" w:rsidRPr="00241DA8">
        <w:t xml:space="preserve"> education and advice relevant to people with a rotator cuff disorder </w:t>
      </w:r>
      <w:r w:rsidR="00A7263B">
        <w:t>(</w:t>
      </w:r>
      <w:r w:rsidR="00394079" w:rsidRPr="00241DA8">
        <w:t xml:space="preserve">Table </w:t>
      </w:r>
      <w:r w:rsidR="00085850">
        <w:t>2</w:t>
      </w:r>
      <w:r w:rsidR="00A7263B">
        <w:t>)</w:t>
      </w:r>
      <w:r w:rsidR="00394079" w:rsidRPr="00241DA8">
        <w:t xml:space="preserve">. </w:t>
      </w:r>
      <w:r w:rsidR="006578EC">
        <w:rPr>
          <w:bCs/>
        </w:rPr>
        <w:t xml:space="preserve">Advice includes use of </w:t>
      </w:r>
      <w:r w:rsidR="006578EC" w:rsidRPr="00E8406E">
        <w:t>over-the-counter analgesia</w:t>
      </w:r>
      <w:r w:rsidR="006578EC">
        <w:t>, as per BESS guidance.</w:t>
      </w:r>
      <w:r w:rsidR="006578EC" w:rsidRPr="00E8430A">
        <w:fldChar w:fldCharType="begin"/>
      </w:r>
      <w:r w:rsidR="003A4B56">
        <w:instrText xml:space="preserve"> ADDIN EN.CITE &lt;EndNote&gt;&lt;Cite&gt;&lt;Author&gt;Kulkarni&lt;/Author&gt;&lt;Year&gt;2015&lt;/Year&gt;&lt;RecNum&gt;14&lt;/RecNum&gt;&lt;DisplayText&gt;[19]&lt;/DisplayText&gt;&lt;record&gt;&lt;rec-number&gt;14&lt;/rec-number&gt;&lt;foreign-keys&gt;&lt;key app="EN" db-id="e5estvrxd0f0dmea5vdpaerx5r0defrtff5t" timestamp="1536914527"&gt;14&lt;/key&gt;&lt;/foreign-keys&gt;&lt;ref-type name="Journal Article"&gt;17&lt;/ref-type&gt;&lt;contributors&gt;&lt;authors&gt;&lt;author&gt;Kulkarni, R.&lt;/author&gt;&lt;author&gt;Gibson, J.&lt;/author&gt;&lt;author&gt;Brownson, P.&lt;/author&gt;&lt;author&gt;Thomas, M.&lt;/author&gt;&lt;author&gt;Rangan, A.&lt;/author&gt;&lt;author&gt;Carr, A. J.&lt;/author&gt;&lt;author&gt;Rees, J. L.&lt;/author&gt;&lt;/authors&gt;&lt;/contributors&gt;&lt;titles&gt;&lt;title&gt;Subacromial shoulder pain&lt;/title&gt;&lt;secondary-title&gt;Shoulder Elbow&lt;/secondary-title&gt;&lt;alt-title&gt;Shoulder &amp;amp; elbow&lt;/alt-title&gt;&lt;/titles&gt;&lt;periodical&gt;&lt;full-title&gt;Shoulder Elbow&lt;/full-title&gt;&lt;abbr-1&gt;Shoulder &amp;amp; elbow&lt;/abbr-1&gt;&lt;/periodical&gt;&lt;alt-periodical&gt;&lt;full-title&gt;Shoulder Elbow&lt;/full-title&gt;&lt;abbr-1&gt;Shoulder &amp;amp; elbow&lt;/abbr-1&gt;&lt;/alt-periodical&gt;&lt;pages&gt;135-43&lt;/pages&gt;&lt;volume&gt;7&lt;/volume&gt;&lt;number&gt;2&lt;/number&gt;&lt;dates&gt;&lt;year&gt;2015&lt;/year&gt;&lt;pub-dates&gt;&lt;date&gt;Apr&lt;/date&gt;&lt;/pub-dates&gt;&lt;/dates&gt;&lt;isbn&gt;1758-5732 (Print)&amp;#xD;1758-5732 (Linking)&lt;/isbn&gt;&lt;accession-num&gt;27582969&lt;/accession-num&gt;&lt;urls&gt;&lt;related-urls&gt;&lt;url&gt;http://www.ncbi.nlm.nih.gov/pubmed/27582969&lt;/url&gt;&lt;/related-urls&gt;&lt;/urls&gt;&lt;custom2&gt;4935112&lt;/custom2&gt;&lt;electronic-resource-num&gt;10.1177/1758573215576456&lt;/electronic-resource-num&gt;&lt;/record&gt;&lt;/Cite&gt;&lt;/EndNote&gt;</w:instrText>
      </w:r>
      <w:r w:rsidR="006578EC" w:rsidRPr="00E8430A">
        <w:fldChar w:fldCharType="separate"/>
      </w:r>
      <w:r w:rsidR="003A4B56">
        <w:rPr>
          <w:noProof/>
        </w:rPr>
        <w:t>[19]</w:t>
      </w:r>
      <w:r w:rsidR="006578EC" w:rsidRPr="00E8430A">
        <w:fldChar w:fldCharType="end"/>
      </w:r>
      <w:r w:rsidR="006578EC">
        <w:t xml:space="preserve"> </w:t>
      </w:r>
      <w:r w:rsidR="00394079" w:rsidRPr="00241DA8">
        <w:rPr>
          <w:bCs/>
        </w:rPr>
        <w:t>The treating physiotherapist reinforce</w:t>
      </w:r>
      <w:r w:rsidR="00394079">
        <w:rPr>
          <w:bCs/>
        </w:rPr>
        <w:t>s</w:t>
      </w:r>
      <w:r w:rsidR="00394079" w:rsidRPr="00241DA8">
        <w:rPr>
          <w:bCs/>
        </w:rPr>
        <w:t xml:space="preserve"> </w:t>
      </w:r>
      <w:r w:rsidR="00754F59">
        <w:rPr>
          <w:bCs/>
        </w:rPr>
        <w:t>the</w:t>
      </w:r>
      <w:r w:rsidR="00394079" w:rsidRPr="00241DA8">
        <w:rPr>
          <w:bCs/>
        </w:rPr>
        <w:t xml:space="preserve"> education and advice </w:t>
      </w:r>
      <w:r w:rsidR="00754F59">
        <w:rPr>
          <w:bCs/>
        </w:rPr>
        <w:t xml:space="preserve">aspects </w:t>
      </w:r>
      <w:r w:rsidR="00394079" w:rsidRPr="00241DA8">
        <w:rPr>
          <w:bCs/>
        </w:rPr>
        <w:t xml:space="preserve">relevant to </w:t>
      </w:r>
      <w:r w:rsidR="00A7263B">
        <w:rPr>
          <w:bCs/>
        </w:rPr>
        <w:t>that</w:t>
      </w:r>
      <w:r w:rsidR="00394079" w:rsidRPr="00241DA8">
        <w:rPr>
          <w:bCs/>
        </w:rPr>
        <w:t xml:space="preserve"> participant. </w:t>
      </w:r>
      <w:r w:rsidR="0037001A">
        <w:rPr>
          <w:bCs/>
        </w:rPr>
        <w:t>Participants are advised to do</w:t>
      </w:r>
      <w:r w:rsidR="0037001A" w:rsidRPr="0037001A">
        <w:rPr>
          <w:bCs/>
        </w:rPr>
        <w:t xml:space="preserve"> exercises for at least 4 months</w:t>
      </w:r>
      <w:r w:rsidR="006578EC">
        <w:rPr>
          <w:bCs/>
        </w:rPr>
        <w:t xml:space="preserve"> </w:t>
      </w:r>
      <w:r w:rsidR="0037001A">
        <w:rPr>
          <w:bCs/>
        </w:rPr>
        <w:t xml:space="preserve">and </w:t>
      </w:r>
      <w:r w:rsidR="006578EC">
        <w:rPr>
          <w:bCs/>
        </w:rPr>
        <w:t>continue</w:t>
      </w:r>
      <w:r w:rsidR="0037001A" w:rsidRPr="0037001A">
        <w:rPr>
          <w:bCs/>
        </w:rPr>
        <w:t xml:space="preserve"> longer if they are still </w:t>
      </w:r>
      <w:r w:rsidR="0037001A">
        <w:rPr>
          <w:bCs/>
        </w:rPr>
        <w:t>improving</w:t>
      </w:r>
      <w:r w:rsidR="0037001A" w:rsidRPr="0037001A">
        <w:rPr>
          <w:bCs/>
        </w:rPr>
        <w:t xml:space="preserve"> or find them helpful. </w:t>
      </w:r>
      <w:r w:rsidR="008B44A9" w:rsidRPr="00E601F6">
        <w:rPr>
          <w:rFonts w:cs="Times New Roman"/>
        </w:rPr>
        <w:t>Physiotherapists delivering the intervention are trained in questioning techniques based on cognitive behavioural models,</w:t>
      </w:r>
      <w:r w:rsidR="008B44A9" w:rsidRPr="00E601F6">
        <w:rPr>
          <w:rFonts w:cs="Times New Roman"/>
        </w:rPr>
        <w:fldChar w:fldCharType="begin"/>
      </w:r>
      <w:r w:rsidR="003A4B56">
        <w:rPr>
          <w:rFonts w:cs="Times New Roman"/>
        </w:rPr>
        <w:instrText xml:space="preserve"> ADDIN EN.CITE &lt;EndNote&gt;&lt;Cite&gt;&lt;Author&gt;Shawe-Taylor&lt;/Author&gt;&lt;Year&gt;1999&lt;/Year&gt;&lt;RecNum&gt;38&lt;/RecNum&gt;&lt;DisplayText&gt;[43]&lt;/DisplayText&gt;&lt;record&gt;&lt;rec-number&gt;38&lt;/rec-number&gt;&lt;foreign-keys&gt;&lt;key app="EN" db-id="e5estvrxd0f0dmea5vdpaerx5r0defrtff5t" timestamp="1536914528"&gt;38&lt;/key&gt;&lt;/foreign-keys&gt;&lt;ref-type name="Journal Article"&gt;17&lt;/ref-type&gt;&lt;contributors&gt;&lt;authors&gt;&lt;author&gt;Shawe-Taylor, M.&lt;/author&gt;&lt;author&gt;Rigby, J.&lt;/author&gt;&lt;/authors&gt;&lt;/contributors&gt;&lt;auth-address&gt;Psychology Department, George&amp;apos;s Mental Health NHS Trust, London.&lt;/auth-address&gt;&lt;titles&gt;&lt;title&gt;Cognitive behaviour therapy: its evolution and basic principles&lt;/title&gt;&lt;secondary-title&gt;J R Soc Promot Health&lt;/secondary-title&gt;&lt;/titles&gt;&lt;periodical&gt;&lt;full-title&gt;J R Soc Promot Health&lt;/full-title&gt;&lt;/periodical&gt;&lt;pages&gt;244-6&lt;/pages&gt;&lt;volume&gt;119&lt;/volume&gt;&lt;number&gt;4&lt;/number&gt;&lt;edition&gt;2000/02/16&lt;/edition&gt;&lt;keywords&gt;&lt;keyword&gt;Cognitive Therapy/ history&lt;/keyword&gt;&lt;keyword&gt;History, 20th Century&lt;/keyword&gt;&lt;keyword&gt;Humans&lt;/keyword&gt;&lt;keyword&gt;Mental Disorders/history/therapy&lt;/keyword&gt;&lt;/keywords&gt;&lt;dates&gt;&lt;year&gt;1999&lt;/year&gt;&lt;pub-dates&gt;&lt;date&gt;Dec&lt;/date&gt;&lt;/pub-dates&gt;&lt;/dates&gt;&lt;isbn&gt;1466-4240 (Print)&amp;#xD;1466-4240 (Linking)&lt;/isbn&gt;&lt;accession-num&gt;10673846&lt;/accession-num&gt;&lt;urls&gt;&lt;/urls&gt;&lt;remote-database-provider&gt;NLM&lt;/remote-database-provider&gt;&lt;language&gt;eng&lt;/language&gt;&lt;/record&gt;&lt;/Cite&gt;&lt;/EndNote&gt;</w:instrText>
      </w:r>
      <w:r w:rsidR="008B44A9" w:rsidRPr="00E601F6">
        <w:rPr>
          <w:rFonts w:cs="Times New Roman"/>
        </w:rPr>
        <w:fldChar w:fldCharType="separate"/>
      </w:r>
      <w:r w:rsidR="003A4B56">
        <w:rPr>
          <w:rFonts w:cs="Times New Roman"/>
          <w:noProof/>
        </w:rPr>
        <w:t>[43]</w:t>
      </w:r>
      <w:r w:rsidR="008B44A9" w:rsidRPr="00E601F6">
        <w:rPr>
          <w:rFonts w:cs="Times New Roman"/>
        </w:rPr>
        <w:fldChar w:fldCharType="end"/>
      </w:r>
      <w:r w:rsidR="008B44A9" w:rsidRPr="00E601F6">
        <w:rPr>
          <w:rFonts w:cs="Times New Roman"/>
        </w:rPr>
        <w:t xml:space="preserve"> to elicit and address unhelpful beliefs about shoulder pain or exercise that may impede exercise adherence.</w:t>
      </w:r>
      <w:r w:rsidR="008B44A9" w:rsidRPr="00E601F6">
        <w:rPr>
          <w:rFonts w:cs="Times New Roman"/>
        </w:rPr>
        <w:fldChar w:fldCharType="begin"/>
      </w:r>
      <w:r w:rsidR="003A4B56">
        <w:rPr>
          <w:rFonts w:cs="Times New Roman"/>
        </w:rPr>
        <w:instrText xml:space="preserve"> ADDIN EN.CITE &lt;EndNote&gt;&lt;Cite&gt;&lt;Author&gt;Moseley&lt;/Author&gt;&lt;Year&gt;2015&lt;/Year&gt;&lt;RecNum&gt;39&lt;/RecNum&gt;&lt;DisplayText&gt;[44]&lt;/DisplayText&gt;&lt;record&gt;&lt;rec-number&gt;39&lt;/rec-number&gt;&lt;foreign-keys&gt;&lt;key app="EN" db-id="e5estvrxd0f0dmea5vdpaerx5r0defrtff5t" timestamp="1536914528"&gt;39&lt;/key&gt;&lt;/foreign-keys&gt;&lt;ref-type name="Journal Article"&gt;17&lt;/ref-type&gt;&lt;contributors&gt;&lt;authors&gt;&lt;author&gt;Moseley, G. L.&lt;/author&gt;&lt;author&gt;Butler, D. S.&lt;/author&gt;&lt;/authors&gt;&lt;/contributors&gt;&lt;auth-address&gt;Sansom Institute for Health Research, University of South Australia, Adelaide, Australia; Neuroscience Research Australia, Sydney, Australia. Electronic address: lorimer.moseley@gmail.com.&amp;#xD;Sansom Institute for Health Research, University of South Australia, Adelaide, Australia; Neuro-orthopaedic Institute, Adelaide, Australia.&lt;/auth-address&gt;&lt;titles&gt;&lt;title&gt;Fifteen Years of Explaining Pain: The Past, Present, and Future&lt;/title&gt;&lt;secondary-title&gt;J Pain&lt;/secondary-title&gt;&lt;/titles&gt;&lt;periodical&gt;&lt;full-title&gt;J Pain&lt;/full-title&gt;&lt;/periodical&gt;&lt;edition&gt;2015/06/09&lt;/edition&gt;&lt;keywords&gt;&lt;keyword&gt;Pain education&lt;/keyword&gt;&lt;keyword&gt;chronic pain&lt;/keyword&gt;&lt;keyword&gt;cognitive intervention&lt;/keyword&gt;&lt;keyword&gt;pain biology education&lt;/keyword&gt;&lt;keyword&gt;therapeutic neuroscience education&lt;/keyword&gt;&lt;/keywords&gt;&lt;dates&gt;&lt;year&gt;2015&lt;/year&gt;&lt;pub-dates&gt;&lt;date&gt;Jun 5&lt;/date&gt;&lt;/pub-dates&gt;&lt;/dates&gt;&lt;isbn&gt;1528-8447 (Electronic)&amp;#xD;1526-5900 (Linking)&lt;/isbn&gt;&lt;accession-num&gt;26051220&lt;/accession-num&gt;&lt;urls&gt;&lt;related-urls&gt;&lt;url&gt;http://www.jpain.org/article/S1526-5900(15)00682-3/abstract&lt;/url&gt;&lt;/related-urls&gt;&lt;/urls&gt;&lt;electronic-resource-num&gt;10.1016/j.jpain.2015.05.005&lt;/electronic-resource-num&gt;&lt;remote-database-provider&gt;NLM&lt;/remote-database-provider&gt;&lt;language&gt;Eng&lt;/language&gt;&lt;/record&gt;&lt;/Cite&gt;&lt;/EndNote&gt;</w:instrText>
      </w:r>
      <w:r w:rsidR="008B44A9" w:rsidRPr="00E601F6">
        <w:rPr>
          <w:rFonts w:cs="Times New Roman"/>
        </w:rPr>
        <w:fldChar w:fldCharType="separate"/>
      </w:r>
      <w:r w:rsidR="003A4B56">
        <w:rPr>
          <w:rFonts w:cs="Times New Roman"/>
          <w:noProof/>
        </w:rPr>
        <w:t>[44]</w:t>
      </w:r>
      <w:r w:rsidR="008B44A9" w:rsidRPr="00E601F6">
        <w:rPr>
          <w:rFonts w:cs="Times New Roman"/>
        </w:rPr>
        <w:fldChar w:fldCharType="end"/>
      </w:r>
      <w:r w:rsidR="008B44A9">
        <w:rPr>
          <w:rFonts w:cs="Times New Roman"/>
        </w:rPr>
        <w:t xml:space="preserve"> </w:t>
      </w:r>
      <w:r w:rsidR="00754F59">
        <w:t>The</w:t>
      </w:r>
      <w:r w:rsidR="00394079">
        <w:t xml:space="preserve"> advice and exercise adherence strategies are </w:t>
      </w:r>
      <w:r w:rsidR="00733FB1">
        <w:t>described</w:t>
      </w:r>
      <w:r w:rsidR="00394079">
        <w:t xml:space="preserve"> </w:t>
      </w:r>
      <w:r w:rsidR="008D5951">
        <w:t>in more detail later on</w:t>
      </w:r>
      <w:r w:rsidR="00394079">
        <w:t>.</w:t>
      </w:r>
    </w:p>
    <w:p w14:paraId="025D8C1B" w14:textId="77777777" w:rsidR="00736979" w:rsidRPr="00241DA8" w:rsidRDefault="00736979" w:rsidP="00830592">
      <w:pPr>
        <w:spacing w:after="0" w:line="360" w:lineRule="auto"/>
        <w:jc w:val="both"/>
      </w:pPr>
    </w:p>
    <w:p w14:paraId="5336733B" w14:textId="7E620DFB" w:rsidR="00D1758A" w:rsidRPr="00241DA8" w:rsidRDefault="00741EFF" w:rsidP="00830592">
      <w:pPr>
        <w:spacing w:after="0" w:line="360" w:lineRule="auto"/>
        <w:jc w:val="both"/>
        <w:outlineLvl w:val="0"/>
        <w:rPr>
          <w:b/>
          <w:i/>
        </w:rPr>
      </w:pPr>
      <w:r w:rsidRPr="00241DA8">
        <w:rPr>
          <w:b/>
          <w:i/>
        </w:rPr>
        <w:t xml:space="preserve">Progressive exercise </w:t>
      </w:r>
      <w:r w:rsidR="00C03508" w:rsidRPr="00241DA8">
        <w:rPr>
          <w:b/>
          <w:i/>
        </w:rPr>
        <w:t>intervention</w:t>
      </w:r>
      <w:r w:rsidRPr="00241DA8">
        <w:rPr>
          <w:b/>
          <w:i/>
        </w:rPr>
        <w:t xml:space="preserve"> </w:t>
      </w:r>
    </w:p>
    <w:p w14:paraId="302DA72B" w14:textId="58AE21E6" w:rsidR="00972EB1" w:rsidRDefault="009577B5" w:rsidP="00830592">
      <w:pPr>
        <w:spacing w:after="0" w:line="360" w:lineRule="auto"/>
        <w:jc w:val="both"/>
      </w:pPr>
      <w:r w:rsidRPr="00241DA8">
        <w:t xml:space="preserve">Participants receive up to </w:t>
      </w:r>
      <w:r w:rsidR="00397AD9">
        <w:t>6</w:t>
      </w:r>
      <w:r w:rsidRPr="00241DA8">
        <w:t xml:space="preserve"> sessions with a physiotherapist over 16 weeks. </w:t>
      </w:r>
      <w:r w:rsidR="002666F1" w:rsidRPr="00241DA8">
        <w:t xml:space="preserve">The initial session lasts </w:t>
      </w:r>
      <w:r w:rsidR="001448AA">
        <w:rPr>
          <w:rFonts w:cstheme="minorHAnsi"/>
        </w:rPr>
        <w:t>≤</w:t>
      </w:r>
      <w:r w:rsidR="002666F1" w:rsidRPr="00241DA8">
        <w:t>60 minutes for assessment and treatment</w:t>
      </w:r>
      <w:r w:rsidR="00754F59">
        <w:t xml:space="preserve"> initiation</w:t>
      </w:r>
      <w:r w:rsidR="002666F1" w:rsidRPr="00241DA8">
        <w:t xml:space="preserve">, followed by </w:t>
      </w:r>
      <w:r w:rsidR="001448AA">
        <w:rPr>
          <w:rFonts w:cstheme="minorHAnsi"/>
        </w:rPr>
        <w:t>≤</w:t>
      </w:r>
      <w:r w:rsidR="000C51D6">
        <w:t>5</w:t>
      </w:r>
      <w:r w:rsidR="002666F1" w:rsidRPr="00241DA8">
        <w:t xml:space="preserve"> follow-up sessions of 20 to 30 minutes each. The </w:t>
      </w:r>
      <w:r w:rsidR="00750527">
        <w:t>physio</w:t>
      </w:r>
      <w:r w:rsidR="002666F1" w:rsidRPr="00241DA8">
        <w:t xml:space="preserve">therapist and participant decide how frequently </w:t>
      </w:r>
      <w:r w:rsidR="00754F59">
        <w:t xml:space="preserve">to schedule the </w:t>
      </w:r>
      <w:r w:rsidR="002666F1" w:rsidRPr="00241DA8">
        <w:t>review appointments within the 16</w:t>
      </w:r>
      <w:r w:rsidR="000C51D6">
        <w:t>-</w:t>
      </w:r>
      <w:r w:rsidR="002666F1" w:rsidRPr="00241DA8">
        <w:t xml:space="preserve">week timeframe. </w:t>
      </w:r>
      <w:r w:rsidR="000C51D6">
        <w:t xml:space="preserve">Six </w:t>
      </w:r>
      <w:r w:rsidR="00D1758A" w:rsidRPr="00241DA8">
        <w:t xml:space="preserve">sessions over </w:t>
      </w:r>
      <w:r w:rsidR="000C51D6">
        <w:t>16 weeks</w:t>
      </w:r>
      <w:r w:rsidR="00D1758A" w:rsidRPr="00241DA8">
        <w:t xml:space="preserve"> allows the </w:t>
      </w:r>
      <w:r w:rsidR="00754F59">
        <w:t xml:space="preserve">exercise </w:t>
      </w:r>
      <w:r w:rsidR="00D1758A" w:rsidRPr="00241DA8">
        <w:t xml:space="preserve">intensity </w:t>
      </w:r>
      <w:r w:rsidR="00754F59">
        <w:t>to be progressed</w:t>
      </w:r>
      <w:r w:rsidR="0036426F">
        <w:t>,</w:t>
      </w:r>
      <w:r w:rsidR="00A270B5">
        <w:t xml:space="preserve"> and is a volume </w:t>
      </w:r>
      <w:r w:rsidR="0036426F">
        <w:t xml:space="preserve">of physiotherapy </w:t>
      </w:r>
      <w:r w:rsidR="00A270B5">
        <w:t>that is within range of feasible delivery in the UK NHS</w:t>
      </w:r>
      <w:r w:rsidR="00754F59">
        <w:t>. It is</w:t>
      </w:r>
      <w:r w:rsidR="00D1758A" w:rsidRPr="00241DA8">
        <w:t xml:space="preserve"> sufficient time for a physiological response in the neuromuscular system to improve function</w:t>
      </w:r>
      <w:r w:rsidR="00754F59">
        <w:t xml:space="preserve"> and for</w:t>
      </w:r>
      <w:r w:rsidR="00D1758A" w:rsidRPr="00241DA8">
        <w:t xml:space="preserve"> longer</w:t>
      </w:r>
      <w:r w:rsidR="000C51D6">
        <w:t>-</w:t>
      </w:r>
      <w:r w:rsidR="00D1758A" w:rsidRPr="00241DA8">
        <w:t>term health behaviour change</w:t>
      </w:r>
      <w:r w:rsidR="00754F59">
        <w:t>s to occur</w:t>
      </w:r>
      <w:r w:rsidR="00394079" w:rsidRPr="00E601F6">
        <w:t>.</w:t>
      </w:r>
      <w:r w:rsidR="004448BA" w:rsidRPr="00A7263B">
        <w:t xml:space="preserve"> </w:t>
      </w:r>
      <w:r w:rsidR="00394079" w:rsidRPr="00241DA8">
        <w:rPr>
          <w:rFonts w:cs="Times New Roman"/>
        </w:rPr>
        <w:t xml:space="preserve">The </w:t>
      </w:r>
      <w:r w:rsidR="00536781">
        <w:rPr>
          <w:rFonts w:cs="Times New Roman"/>
        </w:rPr>
        <w:t>Participant Information Booklet</w:t>
      </w:r>
      <w:r w:rsidR="00394079">
        <w:rPr>
          <w:rFonts w:cs="Times New Roman"/>
        </w:rPr>
        <w:t xml:space="preserve"> </w:t>
      </w:r>
      <w:r w:rsidR="000C51D6">
        <w:rPr>
          <w:rFonts w:cs="Times New Roman"/>
        </w:rPr>
        <w:t>is</w:t>
      </w:r>
      <w:r w:rsidR="00394079">
        <w:rPr>
          <w:rFonts w:cs="Times New Roman"/>
        </w:rPr>
        <w:t xml:space="preserve"> </w:t>
      </w:r>
      <w:r w:rsidR="000C51D6">
        <w:rPr>
          <w:rFonts w:cs="Times New Roman"/>
        </w:rPr>
        <w:t>provided</w:t>
      </w:r>
      <w:r w:rsidR="00394079">
        <w:rPr>
          <w:rFonts w:cs="Times New Roman"/>
        </w:rPr>
        <w:t xml:space="preserve"> </w:t>
      </w:r>
      <w:r w:rsidR="000C51D6">
        <w:rPr>
          <w:rFonts w:cs="Times New Roman"/>
        </w:rPr>
        <w:t>in</w:t>
      </w:r>
      <w:r w:rsidR="00394079">
        <w:rPr>
          <w:rFonts w:cs="Times New Roman"/>
        </w:rPr>
        <w:t xml:space="preserve"> a file so that </w:t>
      </w:r>
      <w:r w:rsidR="00394079">
        <w:rPr>
          <w:bCs/>
        </w:rPr>
        <w:t>instructions on the</w:t>
      </w:r>
      <w:r w:rsidR="00394079" w:rsidRPr="00241DA8">
        <w:rPr>
          <w:bCs/>
        </w:rPr>
        <w:t xml:space="preserve"> </w:t>
      </w:r>
      <w:r w:rsidR="00394079">
        <w:rPr>
          <w:bCs/>
        </w:rPr>
        <w:t xml:space="preserve">progressive </w:t>
      </w:r>
      <w:r w:rsidR="00394079" w:rsidRPr="00241DA8">
        <w:rPr>
          <w:bCs/>
        </w:rPr>
        <w:t>exercise</w:t>
      </w:r>
      <w:r w:rsidR="00394079">
        <w:rPr>
          <w:bCs/>
        </w:rPr>
        <w:t>s selected c</w:t>
      </w:r>
      <w:r w:rsidR="000C51D6">
        <w:rPr>
          <w:bCs/>
        </w:rPr>
        <w:t>an</w:t>
      </w:r>
      <w:r w:rsidR="00394079">
        <w:rPr>
          <w:bCs/>
        </w:rPr>
        <w:t xml:space="preserve"> be inserted</w:t>
      </w:r>
      <w:r w:rsidR="00754F59">
        <w:rPr>
          <w:bCs/>
        </w:rPr>
        <w:t>, including</w:t>
      </w:r>
      <w:r w:rsidR="00394079">
        <w:rPr>
          <w:bCs/>
        </w:rPr>
        <w:t xml:space="preserve"> detailed guidance </w:t>
      </w:r>
      <w:r w:rsidR="00754F59">
        <w:rPr>
          <w:bCs/>
        </w:rPr>
        <w:t xml:space="preserve">and photos </w:t>
      </w:r>
      <w:r w:rsidR="00394079" w:rsidRPr="00241DA8">
        <w:rPr>
          <w:bCs/>
        </w:rPr>
        <w:t>for each exercise.</w:t>
      </w:r>
      <w:r w:rsidR="00723234">
        <w:t xml:space="preserve"> </w:t>
      </w:r>
      <w:r w:rsidR="003B5559" w:rsidRPr="00241DA8">
        <w:t xml:space="preserve">The physiotherapist and participant jointly choose </w:t>
      </w:r>
      <w:r w:rsidR="001448AA">
        <w:t>one to three</w:t>
      </w:r>
      <w:r w:rsidR="003B5559" w:rsidRPr="00241DA8">
        <w:t xml:space="preserve"> exercises to address the problems identified during</w:t>
      </w:r>
      <w:r w:rsidR="009705DD">
        <w:t xml:space="preserve"> the</w:t>
      </w:r>
      <w:r w:rsidR="003B5559" w:rsidRPr="00241DA8">
        <w:t xml:space="preserve"> assessment</w:t>
      </w:r>
      <w:r w:rsidR="00085850">
        <w:t xml:space="preserve"> (Figure </w:t>
      </w:r>
      <w:r w:rsidR="00277C45">
        <w:t>2</w:t>
      </w:r>
      <w:r w:rsidR="00F729C9">
        <w:t>)</w:t>
      </w:r>
      <w:r w:rsidR="006363FE">
        <w:t>.</w:t>
      </w:r>
      <w:r w:rsidR="00B8585B" w:rsidRPr="00241DA8">
        <w:t xml:space="preserve"> </w:t>
      </w:r>
      <w:r w:rsidR="00733FB1">
        <w:t xml:space="preserve">We </w:t>
      </w:r>
      <w:r w:rsidR="00A13F5E">
        <w:t>anticipate participants present</w:t>
      </w:r>
      <w:r w:rsidR="00733FB1">
        <w:t>ing</w:t>
      </w:r>
      <w:r w:rsidR="00A13F5E">
        <w:t xml:space="preserve"> with different problems and pain irritability</w:t>
      </w:r>
      <w:r w:rsidR="00536781">
        <w:t xml:space="preserve"> –</w:t>
      </w:r>
      <w:r w:rsidR="007767B7">
        <w:t xml:space="preserve"> </w:t>
      </w:r>
      <w:r w:rsidR="00536781">
        <w:t>t</w:t>
      </w:r>
      <w:r w:rsidR="00A13F5E">
        <w:t>he exercises are</w:t>
      </w:r>
      <w:r w:rsidR="007767B7">
        <w:t xml:space="preserve"> therefore</w:t>
      </w:r>
      <w:r w:rsidR="00394079">
        <w:t xml:space="preserve"> categorised into </w:t>
      </w:r>
      <w:r w:rsidR="000C51D6">
        <w:t>three</w:t>
      </w:r>
      <w:r w:rsidR="00394079">
        <w:t xml:space="preserve"> difficulty l</w:t>
      </w:r>
      <w:r w:rsidR="00A13F5E">
        <w:t>evels</w:t>
      </w:r>
      <w:r w:rsidR="00536781">
        <w:t xml:space="preserve"> (Level 1, 2 and 3 exercises)</w:t>
      </w:r>
      <w:r w:rsidR="00A13F5E">
        <w:t>, with progressions within each level and different aims and guidelines to match indications for use</w:t>
      </w:r>
      <w:r w:rsidR="00972EB1">
        <w:t>:</w:t>
      </w:r>
    </w:p>
    <w:p w14:paraId="7E42C69E" w14:textId="77777777" w:rsidR="00C074A9" w:rsidRDefault="00C074A9" w:rsidP="00830592">
      <w:pPr>
        <w:spacing w:after="0" w:line="360" w:lineRule="auto"/>
        <w:jc w:val="both"/>
      </w:pPr>
    </w:p>
    <w:p w14:paraId="08EFBA99" w14:textId="032302B0" w:rsidR="004C48A8" w:rsidRPr="00E601F6" w:rsidRDefault="00972EB1" w:rsidP="00830592">
      <w:pPr>
        <w:spacing w:after="0" w:line="360" w:lineRule="auto"/>
        <w:jc w:val="both"/>
        <w:rPr>
          <w:i/>
        </w:rPr>
      </w:pPr>
      <w:r w:rsidRPr="00E601F6">
        <w:rPr>
          <w:i/>
        </w:rPr>
        <w:t xml:space="preserve">Level 1 </w:t>
      </w:r>
      <w:r w:rsidR="00C074A9" w:rsidRPr="00E601F6">
        <w:rPr>
          <w:i/>
        </w:rPr>
        <w:t>exercises</w:t>
      </w:r>
      <w:r w:rsidR="004C48A8" w:rsidRPr="00E601F6">
        <w:rPr>
          <w:i/>
        </w:rPr>
        <w:t xml:space="preserve"> </w:t>
      </w:r>
      <w:r w:rsidR="001448AA">
        <w:rPr>
          <w:rFonts w:cstheme="minorHAnsi"/>
          <w:i/>
        </w:rPr>
        <w:t>–</w:t>
      </w:r>
      <w:r w:rsidRPr="00E601F6">
        <w:rPr>
          <w:i/>
        </w:rPr>
        <w:t xml:space="preserve"> </w:t>
      </w:r>
      <w:r w:rsidR="00C074A9" w:rsidRPr="00E601F6">
        <w:rPr>
          <w:i/>
        </w:rPr>
        <w:t>S</w:t>
      </w:r>
      <w:r w:rsidR="00F515E7" w:rsidRPr="00E601F6">
        <w:rPr>
          <w:i/>
        </w:rPr>
        <w:t>imple shoulder movement</w:t>
      </w:r>
      <w:r w:rsidR="00C074A9" w:rsidRPr="00E601F6">
        <w:rPr>
          <w:i/>
        </w:rPr>
        <w:t>s</w:t>
      </w:r>
    </w:p>
    <w:p w14:paraId="28CE4EDD" w14:textId="35864CD5" w:rsidR="00B8585B" w:rsidRPr="00241DA8" w:rsidRDefault="000C51D6" w:rsidP="00830592">
      <w:pPr>
        <w:spacing w:after="0" w:line="360" w:lineRule="auto"/>
        <w:jc w:val="both"/>
      </w:pPr>
      <w:r>
        <w:t xml:space="preserve">Level 1 exercises </w:t>
      </w:r>
      <w:r w:rsidR="00F515E7" w:rsidRPr="00241DA8">
        <w:t>aim to reduce fear</w:t>
      </w:r>
      <w:r w:rsidR="00AC71E8">
        <w:t>,</w:t>
      </w:r>
      <w:r w:rsidR="00F515E7" w:rsidRPr="00241DA8">
        <w:t xml:space="preserve"> encourage normal movement, </w:t>
      </w:r>
      <w:r w:rsidR="00A10DDC">
        <w:t>improve</w:t>
      </w:r>
      <w:r w:rsidR="00A10DDC" w:rsidRPr="00241DA8">
        <w:t xml:space="preserve"> </w:t>
      </w:r>
      <w:r w:rsidR="00F515E7" w:rsidRPr="00241DA8">
        <w:t>shoulder mobility</w:t>
      </w:r>
      <w:r>
        <w:t>,</w:t>
      </w:r>
      <w:r w:rsidR="00F515E7" w:rsidRPr="00241DA8">
        <w:t xml:space="preserve"> and build confidence in exercis</w:t>
      </w:r>
      <w:r w:rsidR="00AC71E8">
        <w:t>ing</w:t>
      </w:r>
      <w:r w:rsidR="009705DD">
        <w:t xml:space="preserve"> at home</w:t>
      </w:r>
      <w:r w:rsidR="00972EB1">
        <w:t xml:space="preserve"> </w:t>
      </w:r>
      <w:r w:rsidR="00972EB1" w:rsidRPr="00241DA8">
        <w:t>(</w:t>
      </w:r>
      <w:r w:rsidR="00536781">
        <w:t xml:space="preserve">see </w:t>
      </w:r>
      <w:r w:rsidR="00FB4E35">
        <w:t xml:space="preserve">online </w:t>
      </w:r>
      <w:r w:rsidR="0061490F">
        <w:t>supplementary file</w:t>
      </w:r>
      <w:r w:rsidR="00972EB1" w:rsidRPr="00241DA8">
        <w:t>).</w:t>
      </w:r>
      <w:r w:rsidR="00F515E7" w:rsidRPr="00241DA8">
        <w:t xml:space="preserve"> The</w:t>
      </w:r>
      <w:r w:rsidR="00AC71E8">
        <w:t>y</w:t>
      </w:r>
      <w:r w:rsidR="00234F50">
        <w:t xml:space="preserve"> are </w:t>
      </w:r>
      <w:r w:rsidR="00F515E7" w:rsidRPr="00241DA8">
        <w:t>appropriate for participants with irritable</w:t>
      </w:r>
      <w:r w:rsidR="00A13F5E">
        <w:t xml:space="preserve"> and/or severe </w:t>
      </w:r>
      <w:r w:rsidR="00F515E7" w:rsidRPr="00241DA8">
        <w:t xml:space="preserve">shoulder </w:t>
      </w:r>
      <w:r w:rsidR="00A13F5E">
        <w:t>pain</w:t>
      </w:r>
      <w:r w:rsidR="00FF1DA1">
        <w:t xml:space="preserve"> and/or fear avoidance</w:t>
      </w:r>
      <w:r w:rsidR="00F515E7" w:rsidRPr="00241DA8">
        <w:t>. The frequency</w:t>
      </w:r>
      <w:r w:rsidR="00723234">
        <w:t xml:space="preserve"> and the</w:t>
      </w:r>
      <w:r w:rsidR="00F515E7" w:rsidRPr="00241DA8">
        <w:t xml:space="preserve"> number of </w:t>
      </w:r>
      <w:r w:rsidR="00723234">
        <w:t xml:space="preserve">sets and </w:t>
      </w:r>
      <w:r w:rsidR="00F515E7" w:rsidRPr="00241DA8">
        <w:t>repetitions</w:t>
      </w:r>
      <w:r w:rsidR="00723234">
        <w:t xml:space="preserve"> for each</w:t>
      </w:r>
      <w:r w:rsidR="00234F50">
        <w:t xml:space="preserve"> exercise are</w:t>
      </w:r>
      <w:r w:rsidR="00F515E7" w:rsidRPr="00241DA8">
        <w:t xml:space="preserve"> agreed </w:t>
      </w:r>
      <w:r w:rsidR="00234F50">
        <w:t xml:space="preserve">jointly </w:t>
      </w:r>
      <w:r w:rsidR="00F515E7" w:rsidRPr="00241DA8">
        <w:t>between the physiotherapist and participant.</w:t>
      </w:r>
      <w:r w:rsidR="00285226" w:rsidRPr="00285226">
        <w:t xml:space="preserve"> </w:t>
      </w:r>
      <w:r w:rsidR="00E8455B">
        <w:t>Depending on the</w:t>
      </w:r>
      <w:r>
        <w:t>ir</w:t>
      </w:r>
      <w:r w:rsidR="00E8455B">
        <w:t xml:space="preserve"> </w:t>
      </w:r>
      <w:r>
        <w:t xml:space="preserve">symptom </w:t>
      </w:r>
      <w:r w:rsidR="00E8455B">
        <w:t>severity, some p</w:t>
      </w:r>
      <w:r w:rsidR="001D1902">
        <w:t>articipant</w:t>
      </w:r>
      <w:r w:rsidR="00E8455B">
        <w:t xml:space="preserve">s may </w:t>
      </w:r>
      <w:r w:rsidR="00AC71E8">
        <w:t xml:space="preserve">be able to </w:t>
      </w:r>
      <w:r w:rsidR="0034678F">
        <w:t xml:space="preserve">move straight to </w:t>
      </w:r>
      <w:r w:rsidR="00972EB1">
        <w:t xml:space="preserve">Level </w:t>
      </w:r>
      <w:r w:rsidR="0034678F">
        <w:t>2</w:t>
      </w:r>
      <w:r w:rsidR="00536781">
        <w:t xml:space="preserve"> exercises</w:t>
      </w:r>
      <w:r w:rsidR="00E8455B">
        <w:t>.</w:t>
      </w:r>
    </w:p>
    <w:p w14:paraId="5857C497" w14:textId="77777777" w:rsidR="00492D66" w:rsidRPr="00241DA8" w:rsidRDefault="00492D66" w:rsidP="00830592">
      <w:pPr>
        <w:spacing w:after="0" w:line="360" w:lineRule="auto"/>
        <w:jc w:val="both"/>
        <w:rPr>
          <w:bCs/>
        </w:rPr>
      </w:pPr>
    </w:p>
    <w:p w14:paraId="585E40D7" w14:textId="7C9D83E9" w:rsidR="00F515E7" w:rsidRPr="00E601F6" w:rsidRDefault="00A10DDC" w:rsidP="00830592">
      <w:pPr>
        <w:spacing w:after="0" w:line="360" w:lineRule="auto"/>
        <w:jc w:val="both"/>
        <w:rPr>
          <w:i/>
        </w:rPr>
      </w:pPr>
      <w:r w:rsidRPr="00E601F6">
        <w:rPr>
          <w:i/>
        </w:rPr>
        <w:t xml:space="preserve">Level </w:t>
      </w:r>
      <w:r w:rsidR="00D210FE" w:rsidRPr="00E601F6">
        <w:rPr>
          <w:i/>
        </w:rPr>
        <w:t>2</w:t>
      </w:r>
      <w:r w:rsidR="004C48A8" w:rsidRPr="00E601F6">
        <w:rPr>
          <w:i/>
        </w:rPr>
        <w:t xml:space="preserve"> exercises </w:t>
      </w:r>
      <w:r w:rsidR="001448AA">
        <w:rPr>
          <w:rFonts w:cstheme="minorHAnsi"/>
          <w:i/>
        </w:rPr>
        <w:t>–</w:t>
      </w:r>
      <w:r w:rsidR="004C48A8" w:rsidRPr="00E601F6">
        <w:rPr>
          <w:i/>
        </w:rPr>
        <w:t xml:space="preserve"> </w:t>
      </w:r>
      <w:r w:rsidR="00D210FE" w:rsidRPr="00E601F6">
        <w:rPr>
          <w:i/>
        </w:rPr>
        <w:t>Progressive structured resistance training</w:t>
      </w:r>
    </w:p>
    <w:p w14:paraId="5134D70F" w14:textId="3811DE34" w:rsidR="004C4551" w:rsidRPr="00E601F6" w:rsidRDefault="00A10DDC" w:rsidP="00830592">
      <w:pPr>
        <w:spacing w:after="0" w:line="360" w:lineRule="auto"/>
        <w:jc w:val="both"/>
      </w:pPr>
      <w:r>
        <w:t>Level</w:t>
      </w:r>
      <w:r w:rsidRPr="00241DA8">
        <w:t xml:space="preserve"> </w:t>
      </w:r>
      <w:r w:rsidR="007C37F8" w:rsidRPr="00241DA8">
        <w:t>2 exercises</w:t>
      </w:r>
      <w:r w:rsidR="0001749F" w:rsidRPr="00241DA8">
        <w:t xml:space="preserve"> </w:t>
      </w:r>
      <w:r w:rsidR="00680DCC" w:rsidRPr="00241DA8">
        <w:t xml:space="preserve">address the </w:t>
      </w:r>
      <w:r w:rsidR="00723D25">
        <w:t>essential exercises that</w:t>
      </w:r>
      <w:r w:rsidR="00680DCC" w:rsidRPr="00241DA8">
        <w:t xml:space="preserve"> </w:t>
      </w:r>
      <w:r w:rsidR="00723D25">
        <w:t>target strengthening of the posterior rotator cuff muscles</w:t>
      </w:r>
      <w:r w:rsidR="008C1E4B">
        <w:t xml:space="preserve"> and </w:t>
      </w:r>
      <w:r w:rsidR="006A228E">
        <w:t>other</w:t>
      </w:r>
      <w:r w:rsidR="000100E7" w:rsidRPr="00241DA8">
        <w:t xml:space="preserve"> optional exercises (</w:t>
      </w:r>
      <w:r w:rsidR="00536781">
        <w:t xml:space="preserve">see </w:t>
      </w:r>
      <w:r w:rsidR="00FB4E35">
        <w:t xml:space="preserve">online </w:t>
      </w:r>
      <w:r w:rsidR="0061490F">
        <w:t>supplementary file</w:t>
      </w:r>
      <w:r w:rsidR="007C37F8" w:rsidRPr="00241DA8">
        <w:t>)</w:t>
      </w:r>
      <w:r w:rsidR="00F902F5" w:rsidRPr="00241DA8">
        <w:t>.</w:t>
      </w:r>
      <w:r w:rsidR="00461265" w:rsidRPr="00241DA8">
        <w:t xml:space="preserve"> </w:t>
      </w:r>
      <w:r w:rsidR="000100E7" w:rsidRPr="00241DA8">
        <w:t xml:space="preserve">The </w:t>
      </w:r>
      <w:r w:rsidR="00723D25">
        <w:t>essential</w:t>
      </w:r>
      <w:r w:rsidR="000100E7" w:rsidRPr="00241DA8">
        <w:t xml:space="preserve"> exercises focus on </w:t>
      </w:r>
      <w:r w:rsidR="008C1E4B" w:rsidRPr="00241DA8">
        <w:t>the movements most commonly affected by a rotator cuff disorder</w:t>
      </w:r>
      <w:r w:rsidR="008C1E4B">
        <w:t>:</w:t>
      </w:r>
      <w:r w:rsidR="008C1E4B" w:rsidRPr="00241DA8">
        <w:t xml:space="preserve"> </w:t>
      </w:r>
      <w:r w:rsidR="000100E7" w:rsidRPr="00241DA8">
        <w:t>resisted external rotation, flexion</w:t>
      </w:r>
      <w:r w:rsidR="000C51D6">
        <w:t>,</w:t>
      </w:r>
      <w:r w:rsidR="000100E7" w:rsidRPr="00241DA8">
        <w:t xml:space="preserve"> </w:t>
      </w:r>
      <w:r w:rsidR="000C51D6">
        <w:t>and</w:t>
      </w:r>
      <w:r w:rsidR="000100E7" w:rsidRPr="00241DA8">
        <w:t xml:space="preserve"> abduction of the shoulder</w:t>
      </w:r>
      <w:r w:rsidR="004C48A8">
        <w:t>.</w:t>
      </w:r>
      <w:r w:rsidR="000100E7" w:rsidRPr="00241DA8">
        <w:fldChar w:fldCharType="begin"/>
      </w:r>
      <w:r w:rsidR="003A4B56">
        <w:instrText xml:space="preserve"> ADDIN EN.CITE &lt;EndNote&gt;&lt;Cite&gt;&lt;Author&gt;Edwards&lt;/Author&gt;&lt;Year&gt;2016&lt;/Year&gt;&lt;RecNum&gt;30&lt;/RecNum&gt;&lt;DisplayText&gt;[35]&lt;/DisplayText&gt;&lt;record&gt;&lt;rec-number&gt;30&lt;/rec-number&gt;&lt;foreign-keys&gt;&lt;key app="EN" db-id="e5estvrxd0f0dmea5vdpaerx5r0defrtff5t" timestamp="1536914528"&gt;30&lt;/key&gt;&lt;/foreign-keys&gt;&lt;ref-type name="Journal Article"&gt;17&lt;/ref-type&gt;&lt;contributors&gt;&lt;authors&gt;&lt;author&gt;Edwards, P.&lt;/author&gt;&lt;author&gt;Ebert, J.&lt;/author&gt;&lt;author&gt;Joss, B.&lt;/author&gt;&lt;author&gt;Bhabra, G.&lt;/author&gt;&lt;author&gt;Ackland, T.&lt;/author&gt;&lt;author&gt;Wang, A.&lt;/author&gt;&lt;/authors&gt;&lt;/contributors&gt;&lt;auth-address&gt;School of Sport Science, Exercise and Health, the University of Western Australia, Perth, Australia.&amp;#xD;St. John of God Hospital, Subiaco, Western Australia, Perth, Australia.&lt;/auth-address&gt;&lt;titles&gt;&lt;title&gt;Exercise Rehabilitation in the Non-Operative Management of Rotator Cuff Tears: A Review of the Literature&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279-301&lt;/pages&gt;&lt;volume&gt;11&lt;/volume&gt;&lt;number&gt;2&lt;/number&gt;&lt;dates&gt;&lt;year&gt;2016&lt;/year&gt;&lt;pub-dates&gt;&lt;date&gt;Apr&lt;/date&gt;&lt;/pub-dates&gt;&lt;/dates&gt;&lt;isbn&gt;2159-2896 (Linking)&lt;/isbn&gt;&lt;accession-num&gt;27104061&lt;/accession-num&gt;&lt;urls&gt;&lt;related-urls&gt;&lt;url&gt;http://www.ncbi.nlm.nih.gov/pubmed/27104061&lt;/url&gt;&lt;/related-urls&gt;&lt;/urls&gt;&lt;custom2&gt;4827371&lt;/custom2&gt;&lt;/record&gt;&lt;/Cite&gt;&lt;/EndNote&gt;</w:instrText>
      </w:r>
      <w:r w:rsidR="000100E7" w:rsidRPr="00241DA8">
        <w:fldChar w:fldCharType="separate"/>
      </w:r>
      <w:r w:rsidR="003A4B56">
        <w:rPr>
          <w:noProof/>
        </w:rPr>
        <w:t>[35]</w:t>
      </w:r>
      <w:r w:rsidR="000100E7" w:rsidRPr="00241DA8">
        <w:fldChar w:fldCharType="end"/>
      </w:r>
      <w:r w:rsidR="000100E7" w:rsidRPr="00241DA8">
        <w:t xml:space="preserve"> </w:t>
      </w:r>
      <w:r w:rsidR="008C1E4B">
        <w:t>R</w:t>
      </w:r>
      <w:r w:rsidR="000100E7" w:rsidRPr="00241DA8">
        <w:t>esisted exercises for other shoulder</w:t>
      </w:r>
      <w:r w:rsidR="003F4EFC" w:rsidRPr="00241DA8">
        <w:t xml:space="preserve"> </w:t>
      </w:r>
      <w:r w:rsidR="000100E7" w:rsidRPr="00241DA8">
        <w:t>movements</w:t>
      </w:r>
      <w:r w:rsidR="008C1E4B">
        <w:t xml:space="preserve"> are optional</w:t>
      </w:r>
      <w:r w:rsidR="000100E7" w:rsidRPr="00241DA8">
        <w:t>.</w:t>
      </w:r>
      <w:r w:rsidR="00CD1EA5" w:rsidRPr="00241DA8">
        <w:t xml:space="preserve"> </w:t>
      </w:r>
      <w:r w:rsidR="00627532">
        <w:t>If p</w:t>
      </w:r>
      <w:r w:rsidR="00A13F5E">
        <w:t xml:space="preserve">articipants </w:t>
      </w:r>
      <w:r w:rsidR="00627532">
        <w:t xml:space="preserve">are prescribed exercises at Level 2, </w:t>
      </w:r>
      <w:r w:rsidR="00A13F5E">
        <w:t xml:space="preserve"> at least one </w:t>
      </w:r>
      <w:r w:rsidR="00627532">
        <w:t xml:space="preserve">must be </w:t>
      </w:r>
      <w:r w:rsidR="00723D25">
        <w:t>from the essential exercise category</w:t>
      </w:r>
      <w:r w:rsidR="00A13F5E">
        <w:t xml:space="preserve">. </w:t>
      </w:r>
    </w:p>
    <w:p w14:paraId="498051D3" w14:textId="77777777" w:rsidR="006149B5" w:rsidRDefault="006149B5" w:rsidP="00830592">
      <w:pPr>
        <w:spacing w:after="0" w:line="360" w:lineRule="auto"/>
        <w:jc w:val="both"/>
      </w:pPr>
    </w:p>
    <w:p w14:paraId="69D35DFB" w14:textId="0900CECC" w:rsidR="0061490F" w:rsidRDefault="008C1E4B" w:rsidP="00830592">
      <w:pPr>
        <w:spacing w:after="0" w:line="360" w:lineRule="auto"/>
        <w:jc w:val="both"/>
      </w:pPr>
      <w:r>
        <w:t xml:space="preserve">The </w:t>
      </w:r>
      <w:r w:rsidR="00CA3185" w:rsidRPr="00F729C9">
        <w:t xml:space="preserve">American College of Sports Medicine (ACSM) </w:t>
      </w:r>
      <w:r>
        <w:t xml:space="preserve">guidance </w:t>
      </w:r>
      <w:r w:rsidR="00CA3185" w:rsidRPr="00F729C9">
        <w:t>for progressive resistance training</w:t>
      </w:r>
      <w:r>
        <w:t xml:space="preserve"> </w:t>
      </w:r>
      <w:r w:rsidRPr="00241DA8">
        <w:t>recommend</w:t>
      </w:r>
      <w:r w:rsidR="00733FB1">
        <w:t>s</w:t>
      </w:r>
      <w:r w:rsidRPr="00241DA8">
        <w:t xml:space="preserve"> two to three sessions of resistance training per week</w:t>
      </w:r>
      <w:r w:rsidR="00A7263B">
        <w:t>,</w:t>
      </w:r>
      <w:r w:rsidR="00CA3185" w:rsidRPr="00F729C9">
        <w:fldChar w:fldCharType="begin"/>
      </w:r>
      <w:r w:rsidR="003A4B56">
        <w:instrText xml:space="preserve"> ADDIN EN.CITE &lt;EndNote&gt;&lt;Cite&gt;&lt;Author&gt;Kraemer&lt;/Author&gt;&lt;Year&gt;2002&lt;/Year&gt;&lt;RecNum&gt;40&lt;/RecNum&gt;&lt;DisplayText&gt;[45]&lt;/DisplayText&gt;&lt;record&gt;&lt;rec-number&gt;40&lt;/rec-number&gt;&lt;foreign-keys&gt;&lt;key app="EN" db-id="e5estvrxd0f0dmea5vdpaerx5r0defrtff5t" timestamp="1536914528"&gt;40&lt;/key&gt;&lt;/foreign-keys&gt;&lt;ref-type name="Journal Article"&gt;17&lt;/ref-type&gt;&lt;contributors&gt;&lt;authors&gt;&lt;author&gt;Kraemer, W. J.&lt;/author&gt;&lt;author&gt;Adams, K.&lt;/author&gt;&lt;author&gt;Cafarelli, E.&lt;/author&gt;&lt;author&gt;Dudley, G. A.&lt;/author&gt;&lt;author&gt;Dooly, C.&lt;/author&gt;&lt;author&gt;Feigenbaum, M. S.&lt;/author&gt;&lt;author&gt;Fleck, S. J.&lt;/author&gt;&lt;author&gt;Franklin, B.&lt;/author&gt;&lt;author&gt;Fry, A. C.&lt;/author&gt;&lt;author&gt;Hoffman, J. R.&lt;/author&gt;&lt;author&gt;Newton, R. U.&lt;/author&gt;&lt;author&gt;Potteiger, J.&lt;/author&gt;&lt;author&gt;Stone, M. H.&lt;/author&gt;&lt;author&gt;Ratamess, N. A.&lt;/author&gt;&lt;author&gt;Triplett-McBride, T.&lt;/author&gt;&lt;/authors&gt;&lt;/contributors&gt;&lt;titles&gt;&lt;title&gt;American College of Sports Medicine position stand. Progression models in resistance training for healthy adults&lt;/title&gt;&lt;secondary-title&gt;Med Sci Sports Exerc&lt;/secondary-title&gt;&lt;/titles&gt;&lt;periodical&gt;&lt;full-title&gt;Med Sci Sports Exerc&lt;/full-title&gt;&lt;/periodical&gt;&lt;pages&gt;364-80&lt;/pages&gt;&lt;volume&gt;34&lt;/volume&gt;&lt;number&gt;2&lt;/number&gt;&lt;edition&gt;2002/02/06&lt;/edition&gt;&lt;keywords&gt;&lt;keyword&gt;Adaptation, Physiological&lt;/keyword&gt;&lt;keyword&gt;Adult&lt;/keyword&gt;&lt;keyword&gt;Exercise/ physiology&lt;/keyword&gt;&lt;keyword&gt;Humans&lt;/keyword&gt;&lt;keyword&gt;Hypertrophy/physiopathology&lt;/keyword&gt;&lt;keyword&gt;Models, Biological&lt;/keyword&gt;&lt;keyword&gt;Muscle, Skeletal/physiology&lt;/keyword&gt;&lt;keyword&gt;Physical Education and Training/ methods/ standards&lt;/keyword&gt;&lt;keyword&gt;Physical Endurance/physiology&lt;/keyword&gt;&lt;keyword&gt;Psychomotor Performance/physiology&lt;/keyword&gt;&lt;keyword&gt;Time Factors&lt;/keyword&gt;&lt;/keywords&gt;&lt;dates&gt;&lt;year&gt;2002&lt;/year&gt;&lt;pub-dates&gt;&lt;date&gt;Feb&lt;/date&gt;&lt;/pub-dates&gt;&lt;/dates&gt;&lt;isbn&gt;0195-9131 (Print)&amp;#xD;0195-9131 (Linking)&lt;/isbn&gt;&lt;accession-num&gt;11828249&lt;/accession-num&gt;&lt;urls&gt;&lt;/urls&gt;&lt;remote-database-provider&gt;NLM&lt;/remote-database-provider&gt;&lt;language&gt;eng&lt;/language&gt;&lt;/record&gt;&lt;/Cite&gt;&lt;/EndNote&gt;</w:instrText>
      </w:r>
      <w:r w:rsidR="00CA3185" w:rsidRPr="00F729C9">
        <w:fldChar w:fldCharType="separate"/>
      </w:r>
      <w:r w:rsidR="003A4B56">
        <w:rPr>
          <w:noProof/>
        </w:rPr>
        <w:t>[45]</w:t>
      </w:r>
      <w:r w:rsidR="00CA3185" w:rsidRPr="00F729C9">
        <w:fldChar w:fldCharType="end"/>
      </w:r>
      <w:r w:rsidR="00CA3185" w:rsidRPr="00F729C9">
        <w:t xml:space="preserve"> </w:t>
      </w:r>
      <w:r w:rsidR="00A7263B">
        <w:t>whereas</w:t>
      </w:r>
      <w:r>
        <w:t xml:space="preserve"> many</w:t>
      </w:r>
      <w:r w:rsidR="00CA3185" w:rsidRPr="00F729C9">
        <w:t xml:space="preserve"> studies of resistance training in patients with musculoskeletal disorders</w:t>
      </w:r>
      <w:r>
        <w:t xml:space="preserve"> use daily exercise programmes</w:t>
      </w:r>
      <w:r w:rsidR="00442221" w:rsidRPr="00E601F6">
        <w:t>.</w:t>
      </w:r>
      <w:r w:rsidR="00CA3185" w:rsidRPr="00F729C9">
        <w:fldChar w:fldCharType="begin">
          <w:fldData xml:space="preserve">PEVuZE5vdGU+PENpdGU+PEF1dGhvcj5IZWluZTwvQXV0aG9yPjxZZWFyPjIwMTI8L1llYXI+PFJl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=
</w:fldData>
        </w:fldChar>
      </w:r>
      <w:r w:rsidR="003A4B56">
        <w:instrText xml:space="preserve"> ADDIN EN.CITE </w:instrText>
      </w:r>
      <w:r w:rsidR="003A4B56">
        <w:fldChar w:fldCharType="begin">
          <w:fldData xml:space="preserve">PEVuZE5vdGU+PENpdGU+PEF1dGhvcj5IZWluZTwvQXV0aG9yPjxZZWFyPjIwMTI8L1llYXI+PFJl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=
</w:fldData>
        </w:fldChar>
      </w:r>
      <w:r w:rsidR="003A4B56">
        <w:instrText xml:space="preserve"> ADDIN EN.CITE.DATA </w:instrText>
      </w:r>
      <w:r w:rsidR="003A4B56">
        <w:fldChar w:fldCharType="end"/>
      </w:r>
      <w:r w:rsidR="00CA3185" w:rsidRPr="00F729C9">
        <w:fldChar w:fldCharType="separate"/>
      </w:r>
      <w:r w:rsidR="003A4B56">
        <w:rPr>
          <w:noProof/>
        </w:rPr>
        <w:t>[46, 47]</w:t>
      </w:r>
      <w:r w:rsidR="00CA3185" w:rsidRPr="00F729C9">
        <w:fldChar w:fldCharType="end"/>
      </w:r>
      <w:r w:rsidR="00CA3185" w:rsidRPr="00F729C9">
        <w:t xml:space="preserve"> </w:t>
      </w:r>
      <w:r w:rsidR="000C51D6">
        <w:t xml:space="preserve">We </w:t>
      </w:r>
      <w:r w:rsidR="0061490F" w:rsidRPr="00241DA8">
        <w:t>attempt to strike a balance, ensuring that the resistance training is effective</w:t>
      </w:r>
      <w:r w:rsidR="000C51D6">
        <w:t>,</w:t>
      </w:r>
      <w:r w:rsidR="0061490F" w:rsidRPr="00241DA8">
        <w:t xml:space="preserve"> but also regular enough to address other aims such as building confidence in moving the arm and re-learning</w:t>
      </w:r>
      <w:r w:rsidR="0061490F" w:rsidRPr="00736278">
        <w:t xml:space="preserve"> </w:t>
      </w:r>
      <w:r w:rsidR="0061490F" w:rsidRPr="00241DA8">
        <w:t>motor</w:t>
      </w:r>
      <w:r w:rsidR="0061490F">
        <w:t xml:space="preserve"> skills</w:t>
      </w:r>
      <w:r w:rsidR="0061490F" w:rsidRPr="00241DA8">
        <w:t xml:space="preserve">. </w:t>
      </w:r>
      <w:r w:rsidR="000C51D6">
        <w:t>W</w:t>
      </w:r>
      <w:r w:rsidR="0061490F" w:rsidRPr="00241DA8">
        <w:t xml:space="preserve">e ask </w:t>
      </w:r>
      <w:r w:rsidR="000C51D6">
        <w:t xml:space="preserve">GRASP </w:t>
      </w:r>
      <w:r w:rsidR="0061490F" w:rsidRPr="00241DA8">
        <w:t xml:space="preserve">participants to do their exercises </w:t>
      </w:r>
      <w:r w:rsidR="0061490F">
        <w:t>five</w:t>
      </w:r>
      <w:r w:rsidR="0061490F" w:rsidRPr="00241DA8">
        <w:t xml:space="preserve"> days per week, with </w:t>
      </w:r>
      <w:r w:rsidR="00496EB7">
        <w:t>two non-consecutive</w:t>
      </w:r>
      <w:r w:rsidR="0061490F" w:rsidRPr="00241DA8">
        <w:t xml:space="preserve"> recovery days. </w:t>
      </w:r>
    </w:p>
    <w:p w14:paraId="173F66D4" w14:textId="77777777" w:rsidR="00536781" w:rsidRDefault="00536781" w:rsidP="00830592">
      <w:pPr>
        <w:spacing w:after="0" w:line="360" w:lineRule="auto"/>
        <w:jc w:val="both"/>
      </w:pPr>
    </w:p>
    <w:p w14:paraId="34425707" w14:textId="5FCABDF1" w:rsidR="004C4551" w:rsidRDefault="008C1E4B" w:rsidP="00830592">
      <w:pPr>
        <w:spacing w:after="0" w:line="360" w:lineRule="auto"/>
        <w:jc w:val="both"/>
      </w:pPr>
      <w:r>
        <w:t xml:space="preserve">We regulate </w:t>
      </w:r>
      <w:r w:rsidRPr="00241DA8">
        <w:rPr>
          <w:rFonts w:cs="Times New Roman"/>
        </w:rPr>
        <w:t xml:space="preserve">the </w:t>
      </w:r>
      <w:r>
        <w:rPr>
          <w:rFonts w:cs="Times New Roman"/>
        </w:rPr>
        <w:t xml:space="preserve">exercise </w:t>
      </w:r>
      <w:r w:rsidRPr="00241DA8">
        <w:rPr>
          <w:rFonts w:cs="Times New Roman"/>
        </w:rPr>
        <w:t xml:space="preserve">intensity </w:t>
      </w:r>
      <w:r>
        <w:rPr>
          <w:rFonts w:cs="Times New Roman"/>
        </w:rPr>
        <w:t>with t</w:t>
      </w:r>
      <w:r w:rsidR="00C626EB" w:rsidRPr="00241DA8">
        <w:rPr>
          <w:rFonts w:cs="Times New Roman"/>
        </w:rPr>
        <w:t>he modified Borg scale of perceived exertion</w:t>
      </w:r>
      <w:r w:rsidR="00733FB1">
        <w:rPr>
          <w:rFonts w:cs="Times New Roman"/>
        </w:rPr>
        <w:t>,</w:t>
      </w:r>
      <w:r w:rsidR="00C626EB" w:rsidRPr="00241DA8">
        <w:rPr>
          <w:rFonts w:cs="Times New Roman"/>
        </w:rPr>
        <w:t xml:space="preserve"> </w:t>
      </w:r>
      <w:r w:rsidR="00733FB1">
        <w:rPr>
          <w:rFonts w:cs="Times New Roman"/>
        </w:rPr>
        <w:t>an</w:t>
      </w:r>
      <w:r w:rsidR="00C626EB" w:rsidRPr="00241DA8">
        <w:t xml:space="preserve"> 11</w:t>
      </w:r>
      <w:r w:rsidR="000C51D6">
        <w:t>-</w:t>
      </w:r>
      <w:r w:rsidR="00C626EB" w:rsidRPr="00241DA8">
        <w:t>point version of the Rating of Perceived Exertion (RPE) scale</w:t>
      </w:r>
      <w:r w:rsidR="00C626EB" w:rsidRPr="00241DA8">
        <w:fldChar w:fldCharType="begin"/>
      </w:r>
      <w:r w:rsidR="003A4B56">
        <w:instrText xml:space="preserve"> ADDIN EN.CITE &lt;EndNote&gt;&lt;Cite&gt;&lt;Author&gt;Borg&lt;/Author&gt;&lt;Year&gt;1982&lt;/Year&gt;&lt;RecNum&gt;43&lt;/RecNum&gt;&lt;DisplayText&gt;[48]&lt;/DisplayText&gt;&lt;record&gt;&lt;rec-number&gt;43&lt;/rec-number&gt;&lt;foreign-keys&gt;&lt;key app="EN" db-id="e5estvrxd0f0dmea5vdpaerx5r0defrtff5t" timestamp="1536914529"&gt;43&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eriodical&gt;&lt;full-title&gt;Med Sci Sports Exerc&lt;/full-title&gt;&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urls&gt;&lt;remote-database-provider&gt;NLM&lt;/remote-database-provider&gt;&lt;language&gt;eng&lt;/language&gt;&lt;/record&gt;&lt;/Cite&gt;&lt;/EndNote&gt;</w:instrText>
      </w:r>
      <w:r w:rsidR="00C626EB" w:rsidRPr="00241DA8">
        <w:fldChar w:fldCharType="separate"/>
      </w:r>
      <w:r w:rsidR="003A4B56">
        <w:rPr>
          <w:noProof/>
        </w:rPr>
        <w:t>[48]</w:t>
      </w:r>
      <w:r w:rsidR="00C626EB" w:rsidRPr="00241DA8">
        <w:fldChar w:fldCharType="end"/>
      </w:r>
      <w:r w:rsidR="00C626EB" w:rsidRPr="00241DA8">
        <w:t xml:space="preserve"> validated </w:t>
      </w:r>
      <w:r>
        <w:t>for</w:t>
      </w:r>
      <w:r w:rsidR="00C626EB" w:rsidRPr="00241DA8">
        <w:t xml:space="preserve"> quantifying the intensity of resistance exercise</w:t>
      </w:r>
      <w:r w:rsidR="000C51D6">
        <w:t>.</w:t>
      </w:r>
      <w:r w:rsidR="00C626EB" w:rsidRPr="00241DA8">
        <w:fldChar w:fldCharType="begin"/>
      </w:r>
      <w:r w:rsidR="003A4B56">
        <w:instrText xml:space="preserve"> ADDIN EN.CITE &lt;EndNote&gt;&lt;Cite&gt;&lt;Author&gt;McGuigan&lt;/Author&gt;&lt;Year&gt;2004&lt;/Year&gt;&lt;RecNum&gt;44&lt;/RecNum&gt;&lt;DisplayText&gt;[49]&lt;/DisplayText&gt;&lt;record&gt;&lt;rec-number&gt;44&lt;/rec-number&gt;&lt;foreign-keys&gt;&lt;key app="EN" db-id="e5estvrxd0f0dmea5vdpaerx5r0defrtff5t" timestamp="1536914529"&gt;44&lt;/key&gt;&lt;/foreign-keys&gt;&lt;ref-type name="Journal Article"&gt;17&lt;/ref-type&gt;&lt;contributors&gt;&lt;authors&gt;&lt;author&gt;McGuigan, M. R.&lt;/author&gt;&lt;author&gt;Foster, C.&lt;/author&gt;&lt;/authors&gt;&lt;/contributors&gt;&lt;auth-address&gt;Edith Cowan Univ, Joondalup, WA, Australia&amp;#xD;Univ Wisconsin, Human Performance Lab, La Crosse, WI 54601 USA&lt;/auth-address&gt;&lt;titles&gt;&lt;title&gt;A new approach to monitoring resistance training&lt;/title&gt;&lt;secondary-title&gt;Strength Cond J&lt;/secondary-title&gt;&lt;alt-title&gt;Strength Cond J&lt;/alt-title&gt;&lt;/titles&gt;&lt;periodical&gt;&lt;full-title&gt;Strength and Conditioning Journal&lt;/full-title&gt;&lt;abbr-1&gt;Strength Cond J&lt;/abbr-1&gt;&lt;/periodical&gt;&lt;alt-periodical&gt;&lt;full-title&gt;Strength and Conditioning Journal&lt;/full-title&gt;&lt;abbr-1&gt;Strength Cond J&lt;/abbr-1&gt;&lt;/alt-periodical&gt;&lt;pages&gt;42-47&lt;/pages&gt;&lt;volume&gt;26&lt;/volume&gt;&lt;number&gt;6&lt;/number&gt;&lt;keywords&gt;&lt;keyword&gt;exercise intensity&lt;/keyword&gt;&lt;keyword&gt;perceived exertion&lt;/keyword&gt;&lt;keyword&gt;periodization&lt;/keyword&gt;&lt;keyword&gt;perceived exertion scale&lt;/keyword&gt;&lt;keyword&gt;exercise&lt;/keyword&gt;&lt;keyword&gt;performance&lt;/keyword&gt;&lt;keyword&gt;strategies&lt;/keyword&gt;&lt;keyword&gt;intensity&lt;/keyword&gt;&lt;keyword&gt;ratings&lt;/keyword&gt;&lt;keyword&gt;muscle&lt;/keyword&gt;&lt;keyword&gt;blood&lt;/keyword&gt;&lt;/keywords&gt;&lt;dates&gt;&lt;year&gt;2004&lt;/year&gt;&lt;pub-dates&gt;&lt;date&gt;Dec&lt;/date&gt;&lt;/pub-dates&gt;&lt;/dates&gt;&lt;isbn&gt;1524-1602&lt;/isbn&gt;&lt;accession-num&gt;WOS:000225694300007&lt;/accession-num&gt;&lt;urls&gt;&lt;related-urls&gt;&lt;url&gt;&amp;lt;Go to ISI&amp;gt;://WOS:000225694300007&lt;/url&gt;&lt;/related-urls&gt;&lt;/urls&gt;&lt;language&gt;English&lt;/language&gt;&lt;/record&gt;&lt;/Cite&gt;&lt;/EndNote&gt;</w:instrText>
      </w:r>
      <w:r w:rsidR="00C626EB" w:rsidRPr="00241DA8">
        <w:fldChar w:fldCharType="separate"/>
      </w:r>
      <w:r w:rsidR="003A4B56">
        <w:rPr>
          <w:noProof/>
        </w:rPr>
        <w:t>[49]</w:t>
      </w:r>
      <w:r w:rsidR="00C626EB" w:rsidRPr="00241DA8">
        <w:fldChar w:fldCharType="end"/>
      </w:r>
      <w:r w:rsidR="004C4551" w:rsidRPr="00241DA8">
        <w:t xml:space="preserve"> </w:t>
      </w:r>
      <w:r w:rsidR="000C51D6">
        <w:t>P</w:t>
      </w:r>
      <w:r w:rsidR="004C4551" w:rsidRPr="00241DA8">
        <w:t>a</w:t>
      </w:r>
      <w:r w:rsidR="004C4551">
        <w:t xml:space="preserve">rticipants </w:t>
      </w:r>
      <w:r w:rsidR="004C4551" w:rsidRPr="00241DA8">
        <w:t>start at a moderate load (3-4 on the Borg scale) to enhance motivation and adherence and reduce the likelihood of symptom flare-up.</w:t>
      </w:r>
      <w:r w:rsidR="004C4551">
        <w:t xml:space="preserve"> Figur</w:t>
      </w:r>
      <w:r w:rsidR="00085850">
        <w:t xml:space="preserve">e </w:t>
      </w:r>
      <w:r w:rsidR="00277C45">
        <w:t>3</w:t>
      </w:r>
      <w:r w:rsidR="004C4551">
        <w:t xml:space="preserve"> contains detailed guidance on the </w:t>
      </w:r>
      <w:r w:rsidR="00733FB1">
        <w:t>scale</w:t>
      </w:r>
      <w:r w:rsidR="004C4551">
        <w:t xml:space="preserve"> and how </w:t>
      </w:r>
      <w:r w:rsidR="00536781">
        <w:t>L</w:t>
      </w:r>
      <w:r w:rsidR="004C4551">
        <w:t>evel 2 exercises are initiated, progressed</w:t>
      </w:r>
      <w:r w:rsidR="000C51D6">
        <w:t>,</w:t>
      </w:r>
      <w:r w:rsidR="004C4551">
        <w:t xml:space="preserve"> and regressed.</w:t>
      </w:r>
      <w:r w:rsidR="004C4551" w:rsidRPr="00241DA8">
        <w:t xml:space="preserve"> </w:t>
      </w:r>
      <w:r w:rsidR="00D7409C">
        <w:t xml:space="preserve">Where appropriate, resistance bands or hand weights were incorporated into the exercise, with the level of resistance recommended being guided by the RPE scale feedback from the participant. </w:t>
      </w:r>
    </w:p>
    <w:p w14:paraId="7D1356DA" w14:textId="77777777" w:rsidR="008958E8" w:rsidRPr="00241DA8" w:rsidRDefault="008958E8" w:rsidP="00830592">
      <w:pPr>
        <w:spacing w:after="0" w:line="360" w:lineRule="auto"/>
        <w:jc w:val="both"/>
      </w:pPr>
    </w:p>
    <w:p w14:paraId="5BAC783B" w14:textId="6753D247" w:rsidR="008958E8" w:rsidRPr="00E601F6" w:rsidRDefault="00650708" w:rsidP="00830592">
      <w:pPr>
        <w:autoSpaceDE w:val="0"/>
        <w:autoSpaceDN w:val="0"/>
        <w:adjustRightInd w:val="0"/>
        <w:spacing w:after="0" w:line="360" w:lineRule="auto"/>
        <w:jc w:val="both"/>
        <w:rPr>
          <w:rFonts w:eastAsia="CIDFont+F1" w:cs="CIDFont+F1"/>
          <w:i/>
        </w:rPr>
      </w:pPr>
      <w:r w:rsidRPr="00E601F6">
        <w:rPr>
          <w:rFonts w:cs="CIDFont+F6"/>
          <w:i/>
        </w:rPr>
        <w:t xml:space="preserve">Level </w:t>
      </w:r>
      <w:r w:rsidR="008958E8" w:rsidRPr="00E601F6">
        <w:rPr>
          <w:rFonts w:cs="CIDFont+F6"/>
          <w:i/>
        </w:rPr>
        <w:t>3</w:t>
      </w:r>
      <w:r w:rsidR="00BC6ABB" w:rsidRPr="00E601F6">
        <w:rPr>
          <w:rFonts w:cs="CIDFont+F6"/>
          <w:i/>
        </w:rPr>
        <w:t xml:space="preserve"> Exercise</w:t>
      </w:r>
      <w:r w:rsidR="008958E8" w:rsidRPr="00E601F6">
        <w:rPr>
          <w:rFonts w:cs="CIDFont+F6"/>
          <w:i/>
        </w:rPr>
        <w:t xml:space="preserve"> </w:t>
      </w:r>
      <w:r w:rsidR="001448AA">
        <w:rPr>
          <w:rFonts w:cstheme="minorHAnsi"/>
          <w:i/>
        </w:rPr>
        <w:t>–</w:t>
      </w:r>
      <w:r w:rsidR="008958E8" w:rsidRPr="00E601F6">
        <w:rPr>
          <w:rFonts w:cs="CIDFont+F6"/>
          <w:i/>
        </w:rPr>
        <w:t xml:space="preserve"> Patient-specific functional restoration</w:t>
      </w:r>
    </w:p>
    <w:p w14:paraId="34B0B337" w14:textId="568C824C" w:rsidR="00A13F5E" w:rsidRDefault="008C1E4B" w:rsidP="00830592">
      <w:pPr>
        <w:spacing w:after="0" w:line="360" w:lineRule="auto"/>
        <w:jc w:val="both"/>
      </w:pPr>
      <w:r>
        <w:t>P</w:t>
      </w:r>
      <w:r w:rsidR="00736979">
        <w:t>articipant</w:t>
      </w:r>
      <w:r w:rsidR="003E2F78">
        <w:t>s</w:t>
      </w:r>
      <w:r>
        <w:t xml:space="preserve"> can progress to </w:t>
      </w:r>
      <w:r w:rsidR="00536781">
        <w:t>L</w:t>
      </w:r>
      <w:r>
        <w:t>evel 3 when their</w:t>
      </w:r>
      <w:r w:rsidR="000C51D6">
        <w:t xml:space="preserve"> </w:t>
      </w:r>
      <w:r w:rsidR="00736979">
        <w:t>initial problems (e.g.</w:t>
      </w:r>
      <w:r>
        <w:t>,</w:t>
      </w:r>
      <w:r w:rsidR="00736979">
        <w:t xml:space="preserve"> weakness) </w:t>
      </w:r>
      <w:r w:rsidR="000C51D6">
        <w:t>begin to</w:t>
      </w:r>
      <w:r w:rsidR="00736979">
        <w:t xml:space="preserve"> resolv</w:t>
      </w:r>
      <w:r w:rsidR="000C51D6">
        <w:t>e</w:t>
      </w:r>
      <w:r w:rsidR="00736979">
        <w:t xml:space="preserve">. </w:t>
      </w:r>
      <w:r w:rsidR="000C51D6">
        <w:t>T</w:t>
      </w:r>
      <w:r w:rsidR="00736979">
        <w:t xml:space="preserve">he </w:t>
      </w:r>
      <w:r>
        <w:t xml:space="preserve">physiotherapist amends the </w:t>
      </w:r>
      <w:r w:rsidR="00736979">
        <w:t xml:space="preserve">exercise programme </w:t>
      </w:r>
      <w:r w:rsidR="000C51D6">
        <w:t>to be</w:t>
      </w:r>
      <w:r w:rsidR="00CA505B">
        <w:t xml:space="preserve"> more task-specific (</w:t>
      </w:r>
      <w:r w:rsidR="00736979">
        <w:t>e.g.</w:t>
      </w:r>
      <w:r w:rsidR="00E87803">
        <w:t>,</w:t>
      </w:r>
      <w:r w:rsidR="00736979">
        <w:t xml:space="preserve"> return</w:t>
      </w:r>
      <w:r w:rsidR="003E2F78">
        <w:t>ing</w:t>
      </w:r>
      <w:r w:rsidR="00CA505B">
        <w:t xml:space="preserve"> to sport)</w:t>
      </w:r>
      <w:r w:rsidR="00736979">
        <w:t xml:space="preserve"> </w:t>
      </w:r>
      <w:r>
        <w:t xml:space="preserve">by devising a new exercise </w:t>
      </w:r>
      <w:r w:rsidR="00736979">
        <w:t>in consultation with the participant. Level</w:t>
      </w:r>
      <w:r w:rsidR="00736979" w:rsidRPr="00241DA8">
        <w:t xml:space="preserve"> 3 exercises modify the </w:t>
      </w:r>
      <w:r w:rsidR="00723D25">
        <w:t>essential</w:t>
      </w:r>
      <w:r w:rsidR="00736979" w:rsidRPr="00241DA8">
        <w:t xml:space="preserve"> resistance training exercises towards the specific movements required to achieve the </w:t>
      </w:r>
      <w:r>
        <w:t xml:space="preserve">participant’s individual </w:t>
      </w:r>
      <w:r w:rsidR="00736979" w:rsidRPr="00241DA8">
        <w:t>functional goals.</w:t>
      </w:r>
      <w:r w:rsidR="00736979">
        <w:t xml:space="preserve"> Th</w:t>
      </w:r>
      <w:r w:rsidR="000C51D6">
        <w:t>e</w:t>
      </w:r>
      <w:r w:rsidR="00736979">
        <w:t xml:space="preserve"> exercise may be high</w:t>
      </w:r>
      <w:r w:rsidR="000C51D6">
        <w:t>-</w:t>
      </w:r>
      <w:r w:rsidR="00736979">
        <w:t xml:space="preserve"> or low</w:t>
      </w:r>
      <w:r w:rsidR="000C51D6">
        <w:t>-</w:t>
      </w:r>
      <w:r w:rsidR="00736979">
        <w:t xml:space="preserve">load, using </w:t>
      </w:r>
      <w:r>
        <w:t>many or few</w:t>
      </w:r>
      <w:r w:rsidR="00736979">
        <w:t xml:space="preserve"> repetitions, depending on the</w:t>
      </w:r>
      <w:r w:rsidR="00E87803">
        <w:t xml:space="preserve"> participant’s</w:t>
      </w:r>
      <w:r w:rsidR="00736979">
        <w:t xml:space="preserve"> needs. </w:t>
      </w:r>
      <w:r>
        <w:t xml:space="preserve">Not all </w:t>
      </w:r>
      <w:r w:rsidR="00736979">
        <w:t xml:space="preserve">GRASP participants </w:t>
      </w:r>
      <w:r>
        <w:t xml:space="preserve">will </w:t>
      </w:r>
      <w:r w:rsidR="00736979">
        <w:t>reach</w:t>
      </w:r>
      <w:r w:rsidR="003E2F78">
        <w:t xml:space="preserve"> or need</w:t>
      </w:r>
      <w:r w:rsidR="00736979">
        <w:t xml:space="preserve"> this stage of the programme. We anticipate that </w:t>
      </w:r>
      <w:r w:rsidR="00536781">
        <w:t>L</w:t>
      </w:r>
      <w:r w:rsidR="00736979">
        <w:t>evel 3 exercise</w:t>
      </w:r>
      <w:r w:rsidR="00E87803">
        <w:t xml:space="preserve"> instructions</w:t>
      </w:r>
      <w:r w:rsidR="00736979">
        <w:t xml:space="preserve"> will be given face-to-face and reinforced with written </w:t>
      </w:r>
      <w:r w:rsidR="00085850">
        <w:t>guidance</w:t>
      </w:r>
      <w:r w:rsidR="00736979">
        <w:t xml:space="preserve"> to aid recall.</w:t>
      </w:r>
    </w:p>
    <w:p w14:paraId="765897F2" w14:textId="77777777" w:rsidR="00536781" w:rsidRDefault="00536781" w:rsidP="00830592">
      <w:pPr>
        <w:spacing w:after="0" w:line="360" w:lineRule="auto"/>
        <w:jc w:val="both"/>
      </w:pPr>
    </w:p>
    <w:p w14:paraId="21E8EE8E" w14:textId="77777777" w:rsidR="004C4551" w:rsidRDefault="00BC6ABB" w:rsidP="00830592">
      <w:pPr>
        <w:spacing w:after="0" w:line="360" w:lineRule="auto"/>
        <w:jc w:val="both"/>
        <w:rPr>
          <w:i/>
        </w:rPr>
      </w:pPr>
      <w:r w:rsidRPr="00E601F6">
        <w:rPr>
          <w:i/>
        </w:rPr>
        <w:t>Optional stretching exercise</w:t>
      </w:r>
    </w:p>
    <w:p w14:paraId="094F8C6D" w14:textId="7F7F7AE4" w:rsidR="00ED4050" w:rsidRDefault="00A13F5E" w:rsidP="00830592">
      <w:pPr>
        <w:spacing w:after="0" w:line="360" w:lineRule="auto"/>
        <w:jc w:val="both"/>
        <w:rPr>
          <w:i/>
        </w:rPr>
      </w:pPr>
      <w:r w:rsidRPr="00F729C9">
        <w:t>Posterior capsule and/or soft tissue stretches of the shoulder (</w:t>
      </w:r>
      <w:r w:rsidR="00536781">
        <w:t xml:space="preserve">see </w:t>
      </w:r>
      <w:r w:rsidR="004C4551" w:rsidRPr="00E601F6">
        <w:t>supplementary file</w:t>
      </w:r>
      <w:r w:rsidRPr="00F729C9">
        <w:t>) are included as optional</w:t>
      </w:r>
      <w:r w:rsidR="00BC6ABB" w:rsidRPr="00E601F6">
        <w:t xml:space="preserve"> exercise</w:t>
      </w:r>
      <w:r w:rsidR="005763D5">
        <w:t>s</w:t>
      </w:r>
      <w:r w:rsidR="00BC6ABB" w:rsidRPr="00E601F6">
        <w:t xml:space="preserve"> at any stage</w:t>
      </w:r>
      <w:r w:rsidR="00E87803">
        <w:t>.</w:t>
      </w:r>
      <w:r w:rsidRPr="00F729C9">
        <w:t xml:space="preserve"> </w:t>
      </w:r>
      <w:r w:rsidR="003E2F78">
        <w:t>We</w:t>
      </w:r>
      <w:r w:rsidRPr="00F729C9">
        <w:t xml:space="preserve"> recommend selective use, generally for younger adults engaged in throwing or other overhead athletic or physical activities</w:t>
      </w:r>
      <w:r w:rsidRPr="00F729C9">
        <w:fldChar w:fldCharType="begin">
          <w:fldData xml:space="preserve">PEVuZE5vdGU+PENpdGU+PEF1dGhvcj5NY0NsdXJlPC9BdXRob3I+PFllYXI+MjAwNzwvWWVhcj48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xMDgtMTQ8L3BhZ2VzPjx2b2x1bWU+Mzc8L3ZvbHVt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</w:fldData>
        </w:fldChar>
      </w:r>
      <w:r w:rsidR="003A4B56">
        <w:instrText xml:space="preserve"> ADDIN EN.CITE </w:instrText>
      </w:r>
      <w:r w:rsidR="003A4B56">
        <w:fldChar w:fldCharType="begin">
          <w:fldData xml:space="preserve">PEVuZE5vdGU+PENpdGU+PEF1dGhvcj5NY0NsdXJlPC9BdXRob3I+PFllYXI+MjAwNzwvWWVhcj48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</w:fldData>
        </w:fldChar>
      </w:r>
      <w:r w:rsidR="003A4B56">
        <w:instrText xml:space="preserve"> ADDIN EN.CITE.DATA </w:instrText>
      </w:r>
      <w:r w:rsidR="003A4B56">
        <w:fldChar w:fldCharType="end"/>
      </w:r>
      <w:r w:rsidRPr="00F729C9">
        <w:fldChar w:fldCharType="separate"/>
      </w:r>
      <w:r w:rsidR="003A4B56">
        <w:rPr>
          <w:noProof/>
        </w:rPr>
        <w:t>[50]</w:t>
      </w:r>
      <w:r w:rsidRPr="00F729C9">
        <w:fldChar w:fldCharType="end"/>
      </w:r>
      <w:r w:rsidRPr="00F729C9">
        <w:t xml:space="preserve"> who have posterior capsule tightness.</w:t>
      </w:r>
      <w:r w:rsidR="00BC6ABB" w:rsidRPr="00E601F6">
        <w:t xml:space="preserve"> </w:t>
      </w:r>
      <w:r w:rsidRPr="00F729C9">
        <w:t>We anticipate th</w:t>
      </w:r>
      <w:r w:rsidR="005763D5">
        <w:t>ese</w:t>
      </w:r>
      <w:r w:rsidRPr="00F729C9">
        <w:t xml:space="preserve"> exercise</w:t>
      </w:r>
      <w:r w:rsidR="005763D5">
        <w:t>s</w:t>
      </w:r>
      <w:r w:rsidRPr="00F729C9">
        <w:t xml:space="preserve"> to be suitable </w:t>
      </w:r>
      <w:r w:rsidR="00E87803">
        <w:t xml:space="preserve">for participants </w:t>
      </w:r>
      <w:r w:rsidRPr="00F729C9">
        <w:t>with low irritability</w:t>
      </w:r>
      <w:r w:rsidR="00E87803">
        <w:t>,</w:t>
      </w:r>
      <w:r w:rsidRPr="00F729C9">
        <w:t xml:space="preserve"> </w:t>
      </w:r>
      <w:r w:rsidR="00E87803">
        <w:t>if</w:t>
      </w:r>
      <w:r w:rsidRPr="00F729C9">
        <w:t xml:space="preserve"> </w:t>
      </w:r>
      <w:r w:rsidR="003E2F78">
        <w:t>they</w:t>
      </w:r>
      <w:r w:rsidRPr="00F729C9">
        <w:t xml:space="preserve"> do not provoke symptoms. </w:t>
      </w:r>
      <w:r w:rsidR="005763D5">
        <w:t>Although d</w:t>
      </w:r>
      <w:r w:rsidRPr="00F729C9">
        <w:t>iscomfort and stretching sensations may be felt during stretch</w:t>
      </w:r>
      <w:r w:rsidR="005763D5">
        <w:t>es</w:t>
      </w:r>
      <w:r w:rsidRPr="00F729C9">
        <w:t xml:space="preserve">, we </w:t>
      </w:r>
      <w:r w:rsidR="003E2F78">
        <w:t>do</w:t>
      </w:r>
      <w:r w:rsidRPr="00F729C9">
        <w:t xml:space="preserve"> not anticipate provocation of anterior shoulder pain or reproduction of the </w:t>
      </w:r>
      <w:r w:rsidR="00E87803">
        <w:t xml:space="preserve">participant’s </w:t>
      </w:r>
      <w:r w:rsidRPr="00F729C9">
        <w:t>specific symptoms.</w:t>
      </w:r>
      <w:r w:rsidR="00BC6ABB" w:rsidRPr="00E601F6">
        <w:t xml:space="preserve"> We advise </w:t>
      </w:r>
      <w:r w:rsidR="00E87803">
        <w:t>holding stretch</w:t>
      </w:r>
      <w:r w:rsidR="00A825F4">
        <w:t>es</w:t>
      </w:r>
      <w:r w:rsidR="00E87803">
        <w:t xml:space="preserve"> for</w:t>
      </w:r>
      <w:r w:rsidR="00BC6ABB" w:rsidRPr="00E601F6">
        <w:t xml:space="preserve"> 20 to 30 second</w:t>
      </w:r>
      <w:r w:rsidR="00E87803">
        <w:t>s,</w:t>
      </w:r>
      <w:r w:rsidR="00BC6ABB" w:rsidRPr="00E601F6">
        <w:t xml:space="preserve"> but </w:t>
      </w:r>
      <w:r w:rsidR="00A825F4" w:rsidRPr="00BD6E75">
        <w:t>the physiotherapist and participant</w:t>
      </w:r>
      <w:r w:rsidR="00A825F4" w:rsidRPr="004C4551">
        <w:t xml:space="preserve"> </w:t>
      </w:r>
      <w:r w:rsidR="00A825F4">
        <w:t xml:space="preserve">decide </w:t>
      </w:r>
      <w:r w:rsidR="00BC6ABB" w:rsidRPr="00E601F6">
        <w:t>the number o</w:t>
      </w:r>
      <w:r w:rsidR="00E87803">
        <w:t>f</w:t>
      </w:r>
      <w:r w:rsidR="00BC6ABB" w:rsidRPr="00E601F6">
        <w:t xml:space="preserve"> repetitions and frequency.</w:t>
      </w:r>
    </w:p>
    <w:p w14:paraId="4405B1B4" w14:textId="77777777" w:rsidR="006A228E" w:rsidRPr="006A228E" w:rsidRDefault="006A228E" w:rsidP="00830592">
      <w:pPr>
        <w:spacing w:after="0" w:line="360" w:lineRule="auto"/>
        <w:jc w:val="both"/>
        <w:rPr>
          <w:i/>
        </w:rPr>
      </w:pPr>
    </w:p>
    <w:p w14:paraId="0BEA378C" w14:textId="68922253" w:rsidR="00E32817" w:rsidRPr="00241DA8" w:rsidRDefault="00E32817" w:rsidP="00830592">
      <w:pPr>
        <w:spacing w:after="0" w:line="360" w:lineRule="auto"/>
        <w:jc w:val="both"/>
        <w:rPr>
          <w:b/>
          <w:i/>
        </w:rPr>
      </w:pPr>
      <w:r w:rsidRPr="00241DA8">
        <w:rPr>
          <w:b/>
          <w:i/>
        </w:rPr>
        <w:t>Best</w:t>
      </w:r>
      <w:r w:rsidR="00E87803">
        <w:rPr>
          <w:b/>
          <w:i/>
        </w:rPr>
        <w:t>-</w:t>
      </w:r>
      <w:r w:rsidRPr="00241DA8">
        <w:rPr>
          <w:b/>
          <w:i/>
        </w:rPr>
        <w:t xml:space="preserve">practice advice intervention </w:t>
      </w:r>
    </w:p>
    <w:p w14:paraId="7AEBB431" w14:textId="5BA7A423" w:rsidR="007C4117" w:rsidRPr="00241DA8" w:rsidRDefault="00E87803" w:rsidP="00830592">
      <w:pPr>
        <w:spacing w:after="0" w:line="360" w:lineRule="auto"/>
        <w:jc w:val="both"/>
      </w:pPr>
      <w:r>
        <w:t>The best-practice advice intervention is given as a</w:t>
      </w:r>
      <w:r w:rsidR="006766C3" w:rsidRPr="00241DA8">
        <w:t xml:space="preserve"> single face-to-face session with a physiotherapist, lasting up to 60 min</w:t>
      </w:r>
      <w:r w:rsidR="00536781">
        <w:t>utes</w:t>
      </w:r>
      <w:r w:rsidR="006766C3" w:rsidRPr="00241DA8">
        <w:t xml:space="preserve">. </w:t>
      </w:r>
      <w:r w:rsidR="003E2F78">
        <w:t>With only one session, t</w:t>
      </w:r>
      <w:r w:rsidR="004C4551">
        <w:t>here is a s</w:t>
      </w:r>
      <w:r w:rsidR="006766C3" w:rsidRPr="00241DA8">
        <w:t>ubstantially greater reliance on self-management</w:t>
      </w:r>
      <w:r>
        <w:t xml:space="preserve"> than in the progressive exercise intervention</w:t>
      </w:r>
      <w:r w:rsidR="006766C3" w:rsidRPr="00241DA8">
        <w:t>.</w:t>
      </w:r>
      <w:r w:rsidR="00782EA7" w:rsidRPr="00241DA8">
        <w:t xml:space="preserve"> </w:t>
      </w:r>
      <w:r w:rsidR="00723234">
        <w:t>As per the progressive exercise intervention, p</w:t>
      </w:r>
      <w:r w:rsidR="002E3DB0" w:rsidRPr="00241DA8">
        <w:t xml:space="preserve">articipants </w:t>
      </w:r>
      <w:r w:rsidR="002E3DB0">
        <w:t xml:space="preserve">are </w:t>
      </w:r>
      <w:r w:rsidR="002E3DB0" w:rsidRPr="00241DA8">
        <w:t xml:space="preserve">given a </w:t>
      </w:r>
      <w:r w:rsidR="002E3DB0">
        <w:t>Participant Information Booklet (</w:t>
      </w:r>
      <w:r w:rsidR="002E3DB0" w:rsidRPr="00241DA8">
        <w:t xml:space="preserve">Table </w:t>
      </w:r>
      <w:r w:rsidR="002E3DB0">
        <w:t>1</w:t>
      </w:r>
      <w:r w:rsidR="002E3DB0" w:rsidRPr="00241DA8">
        <w:t>)</w:t>
      </w:r>
      <w:r w:rsidR="00A825F4">
        <w:t>,</w:t>
      </w:r>
      <w:r w:rsidR="002E3DB0">
        <w:t xml:space="preserve"> and the</w:t>
      </w:r>
      <w:r w:rsidR="002E3DB0">
        <w:rPr>
          <w:bCs/>
        </w:rPr>
        <w:t xml:space="preserve"> treating physiotherapist </w:t>
      </w:r>
      <w:r w:rsidR="002E3DB0" w:rsidRPr="00241DA8">
        <w:rPr>
          <w:bCs/>
        </w:rPr>
        <w:t>reinforce</w:t>
      </w:r>
      <w:r w:rsidR="002E3DB0">
        <w:rPr>
          <w:bCs/>
        </w:rPr>
        <w:t>s</w:t>
      </w:r>
      <w:r w:rsidR="002E3DB0" w:rsidRPr="00241DA8">
        <w:rPr>
          <w:bCs/>
        </w:rPr>
        <w:t xml:space="preserve"> th</w:t>
      </w:r>
      <w:r w:rsidR="00A825F4">
        <w:rPr>
          <w:bCs/>
        </w:rPr>
        <w:t>e</w:t>
      </w:r>
      <w:r w:rsidR="002E3DB0" w:rsidRPr="00241DA8">
        <w:rPr>
          <w:bCs/>
        </w:rPr>
        <w:t xml:space="preserve"> education and advice </w:t>
      </w:r>
      <w:r w:rsidR="00A825F4">
        <w:rPr>
          <w:bCs/>
        </w:rPr>
        <w:t xml:space="preserve">aspects </w:t>
      </w:r>
      <w:r>
        <w:rPr>
          <w:bCs/>
        </w:rPr>
        <w:t>that</w:t>
      </w:r>
      <w:r w:rsidR="002E3DB0" w:rsidRPr="00241DA8">
        <w:rPr>
          <w:bCs/>
        </w:rPr>
        <w:t xml:space="preserve"> are particularly relevant. </w:t>
      </w:r>
    </w:p>
    <w:p w14:paraId="6F8A1B19" w14:textId="77777777" w:rsidR="003B4093" w:rsidRDefault="003B4093" w:rsidP="00830592">
      <w:pPr>
        <w:spacing w:after="0" w:line="360" w:lineRule="auto"/>
        <w:jc w:val="both"/>
      </w:pPr>
    </w:p>
    <w:p w14:paraId="5065B774" w14:textId="7561B6A3" w:rsidR="00F4067A" w:rsidRPr="00241DA8" w:rsidRDefault="003B4093" w:rsidP="00830592">
      <w:pPr>
        <w:spacing w:after="0" w:line="360" w:lineRule="auto"/>
        <w:jc w:val="both"/>
      </w:pPr>
      <w:r>
        <w:t>P</w:t>
      </w:r>
      <w:r w:rsidR="006766C3" w:rsidRPr="00241DA8">
        <w:t xml:space="preserve">articipants </w:t>
      </w:r>
      <w:r w:rsidR="007C4117">
        <w:t xml:space="preserve">are </w:t>
      </w:r>
      <w:r w:rsidR="006766C3" w:rsidRPr="00241DA8">
        <w:t xml:space="preserve">given a </w:t>
      </w:r>
      <w:r w:rsidR="007C4117">
        <w:t xml:space="preserve">simple set of self-guided exercises </w:t>
      </w:r>
      <w:r w:rsidR="00496EB7" w:rsidRPr="00241DA8">
        <w:t>to improve shoulder strength and function</w:t>
      </w:r>
      <w:r w:rsidR="00496EB7">
        <w:t xml:space="preserve"> </w:t>
      </w:r>
      <w:r w:rsidR="007C4117">
        <w:t>that can be progressed and regressed independently at home</w:t>
      </w:r>
      <w:r w:rsidR="00A825F4">
        <w:t>,</w:t>
      </w:r>
      <w:r w:rsidR="007C4117">
        <w:t xml:space="preserve"> depending on their capability</w:t>
      </w:r>
      <w:r w:rsidR="00E87803">
        <w:t>.</w:t>
      </w:r>
      <w:r>
        <w:t xml:space="preserve"> </w:t>
      </w:r>
      <w:r w:rsidR="00E87803">
        <w:t>T</w:t>
      </w:r>
      <w:r>
        <w:t xml:space="preserve">he </w:t>
      </w:r>
      <w:r w:rsidR="00E87803">
        <w:t xml:space="preserve">exercise </w:t>
      </w:r>
      <w:r>
        <w:t>instructions</w:t>
      </w:r>
      <w:r w:rsidR="00F5189B">
        <w:t xml:space="preserve"> are given in the </w:t>
      </w:r>
      <w:r w:rsidR="00536781">
        <w:t xml:space="preserve">Participant </w:t>
      </w:r>
      <w:r w:rsidR="00F5189B">
        <w:t>Information Booklet and in e</w:t>
      </w:r>
      <w:r w:rsidR="00F4067A" w:rsidRPr="00241DA8">
        <w:t xml:space="preserve">xercise videos available </w:t>
      </w:r>
      <w:r w:rsidR="00F4067A">
        <w:t>via the internet</w:t>
      </w:r>
      <w:r w:rsidR="00F4067A" w:rsidRPr="00241DA8">
        <w:t xml:space="preserve"> </w:t>
      </w:r>
      <w:r w:rsidR="00F4067A">
        <w:t>and</w:t>
      </w:r>
      <w:r w:rsidR="00F5189B">
        <w:t xml:space="preserve"> on</w:t>
      </w:r>
      <w:r w:rsidR="00F4067A" w:rsidRPr="00241DA8">
        <w:t xml:space="preserve"> DVD. </w:t>
      </w:r>
      <w:r w:rsidR="00A825F4">
        <w:t xml:space="preserve">We </w:t>
      </w:r>
      <w:r w:rsidR="00F4067A" w:rsidRPr="00241DA8">
        <w:t>aim to make the information accessible and appealing to a wide range of individuals</w:t>
      </w:r>
      <w:r w:rsidR="00A825F4">
        <w:t xml:space="preserve"> by using different media</w:t>
      </w:r>
      <w:r w:rsidR="00F4067A">
        <w:t>.</w:t>
      </w:r>
      <w:r w:rsidR="00F4067A" w:rsidRPr="00241DA8">
        <w:fldChar w:fldCharType="begin">
          <w:fldData xml:space="preserve">PEVuZE5vdGU+PENpdGU+PEF1dGhvcj5IaWxsPC9BdXRob3I+PFllYXI+MjAwOTwvWWVhcj48UmVj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</w:fldData>
        </w:fldChar>
      </w:r>
      <w:r w:rsidR="003A4B56">
        <w:instrText xml:space="preserve"> ADDIN EN.CITE </w:instrText>
      </w:r>
      <w:r w:rsidR="003A4B56">
        <w:fldChar w:fldCharType="begin">
          <w:fldData xml:space="preserve">PEVuZE5vdGU+PENpdGU+PEF1dGhvcj5IaWxsPC9BdXRob3I+PFllYXI+MjAwOTwvWWVhcj48UmVj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</w:fldData>
        </w:fldChar>
      </w:r>
      <w:r w:rsidR="003A4B56">
        <w:instrText xml:space="preserve"> ADDIN EN.CITE.DATA </w:instrText>
      </w:r>
      <w:r w:rsidR="003A4B56">
        <w:fldChar w:fldCharType="end"/>
      </w:r>
      <w:r w:rsidR="00F4067A" w:rsidRPr="00241DA8">
        <w:fldChar w:fldCharType="separate"/>
      </w:r>
      <w:r w:rsidR="003A4B56">
        <w:rPr>
          <w:noProof/>
        </w:rPr>
        <w:t>[51]</w:t>
      </w:r>
      <w:r w:rsidR="00F4067A" w:rsidRPr="00241DA8">
        <w:fldChar w:fldCharType="end"/>
      </w:r>
    </w:p>
    <w:p w14:paraId="7C61F131" w14:textId="77777777" w:rsidR="00F4067A" w:rsidRDefault="00F4067A" w:rsidP="00830592">
      <w:pPr>
        <w:spacing w:after="0" w:line="360" w:lineRule="auto"/>
        <w:jc w:val="both"/>
      </w:pPr>
    </w:p>
    <w:p w14:paraId="75F8F4B2" w14:textId="780D7429" w:rsidR="00E32817" w:rsidRDefault="00B749B0" w:rsidP="00830592">
      <w:pPr>
        <w:spacing w:after="0" w:line="360" w:lineRule="auto"/>
        <w:jc w:val="both"/>
      </w:pPr>
      <w:r w:rsidRPr="00241DA8">
        <w:t>Th</w:t>
      </w:r>
      <w:r w:rsidR="00F5189B">
        <w:t>is intervention offers</w:t>
      </w:r>
      <w:r w:rsidRPr="00241DA8">
        <w:t xml:space="preserve"> a simpler range of exercise options</w:t>
      </w:r>
      <w:r w:rsidR="003B4093">
        <w:t xml:space="preserve"> </w:t>
      </w:r>
      <w:r w:rsidR="00F5189B">
        <w:t>than the</w:t>
      </w:r>
      <w:r w:rsidR="003B4093">
        <w:t xml:space="preserve"> progressive exercise</w:t>
      </w:r>
      <w:r w:rsidR="00F5189B">
        <w:t xml:space="preserve"> intervention</w:t>
      </w:r>
      <w:r w:rsidR="003B4093">
        <w:t xml:space="preserve">. </w:t>
      </w:r>
      <w:r w:rsidRPr="00241DA8">
        <w:t xml:space="preserve">The physiotherapist and participant </w:t>
      </w:r>
      <w:r w:rsidR="00F5189B">
        <w:t>together</w:t>
      </w:r>
      <w:r w:rsidRPr="00241DA8">
        <w:t xml:space="preserve"> choose </w:t>
      </w:r>
      <w:r w:rsidR="002143C3">
        <w:t>one or two</w:t>
      </w:r>
      <w:r w:rsidRPr="00241DA8">
        <w:t xml:space="preserve"> exercises from the </w:t>
      </w:r>
      <w:r w:rsidR="00B343E0">
        <w:t xml:space="preserve">Best Practice Advice </w:t>
      </w:r>
      <w:r w:rsidRPr="00241DA8">
        <w:t xml:space="preserve">Exercise Ladder </w:t>
      </w:r>
      <w:r w:rsidRPr="00096308">
        <w:t>(</w:t>
      </w:r>
      <w:r w:rsidR="00536781">
        <w:t xml:space="preserve">see </w:t>
      </w:r>
      <w:r w:rsidR="008537EB">
        <w:t xml:space="preserve">online </w:t>
      </w:r>
      <w:r w:rsidR="00096308" w:rsidRPr="00E601F6">
        <w:t>supplementary file</w:t>
      </w:r>
      <w:r w:rsidRPr="00096308">
        <w:t>)</w:t>
      </w:r>
      <w:r w:rsidR="007845A2" w:rsidRPr="00096308">
        <w:t>.</w:t>
      </w:r>
      <w:r w:rsidR="007845A2" w:rsidRPr="00241DA8">
        <w:t xml:space="preserve"> </w:t>
      </w:r>
      <w:r w:rsidR="00E32817" w:rsidRPr="00241DA8">
        <w:t xml:space="preserve">The exercises on the ladder are arranged with easier exercises on the lower rungs and more difficult exercises on the higher rungs. Participants </w:t>
      </w:r>
      <w:r w:rsidR="00F5189B">
        <w:t xml:space="preserve">should start at the </w:t>
      </w:r>
      <w:r w:rsidR="00E32817" w:rsidRPr="00241DA8">
        <w:t xml:space="preserve">level of exercise </w:t>
      </w:r>
      <w:r w:rsidR="00F5189B">
        <w:t>that they are capable of undertaking</w:t>
      </w:r>
      <w:r w:rsidR="002143C3">
        <w:t>, not necessarily the lowest rung</w:t>
      </w:r>
      <w:r w:rsidR="00E32817" w:rsidRPr="00241DA8">
        <w:t xml:space="preserve">. If </w:t>
      </w:r>
      <w:r w:rsidR="00B343E0">
        <w:t>two</w:t>
      </w:r>
      <w:r w:rsidR="00E32817" w:rsidRPr="00241DA8">
        <w:t xml:space="preserve"> exercises are selected, these need not be from the same rung. </w:t>
      </w:r>
      <w:r w:rsidR="00F5189B">
        <w:t>T</w:t>
      </w:r>
      <w:r w:rsidR="00E32817" w:rsidRPr="00241DA8">
        <w:t>he lowest level are simple shoulder exercises to reduce fear of movement, encourage normal movement, build shoulder mobility</w:t>
      </w:r>
      <w:r w:rsidR="00F5189B">
        <w:t>,</w:t>
      </w:r>
      <w:r w:rsidR="00E32817" w:rsidRPr="00241DA8">
        <w:t xml:space="preserve"> and build confidence in carrying out self-directed exercises. Higher levels </w:t>
      </w:r>
      <w:r w:rsidR="00CA505B">
        <w:t>introduce a greater extent of of resistance exercises for posterior rotator cuff strengthening</w:t>
      </w:r>
      <w:r w:rsidR="00E32817" w:rsidRPr="00241DA8">
        <w:t xml:space="preserve">. </w:t>
      </w:r>
    </w:p>
    <w:p w14:paraId="62177FB5" w14:textId="77777777" w:rsidR="00B343E0" w:rsidRPr="00241DA8" w:rsidRDefault="00B343E0" w:rsidP="00830592">
      <w:pPr>
        <w:spacing w:after="0" w:line="360" w:lineRule="auto"/>
        <w:jc w:val="both"/>
      </w:pPr>
    </w:p>
    <w:p w14:paraId="6AD04A92" w14:textId="417E6DB7" w:rsidR="00E32817" w:rsidRDefault="00496EB7" w:rsidP="00830592">
      <w:pPr>
        <w:spacing w:after="0" w:line="360" w:lineRule="auto"/>
        <w:jc w:val="both"/>
      </w:pPr>
      <w:r>
        <w:t>T</w:t>
      </w:r>
      <w:r w:rsidR="007845A2" w:rsidRPr="00241DA8">
        <w:t xml:space="preserve">he Borg RPE scale </w:t>
      </w:r>
      <w:r w:rsidR="00B343E0">
        <w:t xml:space="preserve">is </w:t>
      </w:r>
      <w:r w:rsidR="007845A2" w:rsidRPr="00241DA8">
        <w:t xml:space="preserve">not used </w:t>
      </w:r>
      <w:r w:rsidR="00B343E0">
        <w:t>to measure intensity</w:t>
      </w:r>
      <w:r>
        <w:t xml:space="preserve"> </w:t>
      </w:r>
      <w:r w:rsidR="00CA505B">
        <w:t>for participants in the best-practice advice group in order to simplify the programme and maximise participant understanding</w:t>
      </w:r>
      <w:r w:rsidR="00406F1E">
        <w:t>.</w:t>
      </w:r>
      <w:r w:rsidR="00B343E0">
        <w:t xml:space="preserve"> </w:t>
      </w:r>
      <w:r w:rsidR="00406F1E">
        <w:t>P</w:t>
      </w:r>
      <w:r w:rsidR="007845A2" w:rsidRPr="00241DA8">
        <w:t>articipant</w:t>
      </w:r>
      <w:r w:rsidR="00B343E0">
        <w:t>s</w:t>
      </w:r>
      <w:r w:rsidR="007845A2" w:rsidRPr="00241DA8">
        <w:t xml:space="preserve"> should</w:t>
      </w:r>
      <w:r w:rsidR="00B343E0">
        <w:t xml:space="preserve"> report</w:t>
      </w:r>
      <w:r w:rsidR="007845A2" w:rsidRPr="00241DA8">
        <w:t xml:space="preserve"> find</w:t>
      </w:r>
      <w:r w:rsidR="00B343E0">
        <w:t>ing</w:t>
      </w:r>
      <w:r w:rsidR="007845A2" w:rsidRPr="00241DA8">
        <w:t xml:space="preserve"> the exercise(s) moderately difficult</w:t>
      </w:r>
      <w:r w:rsidR="00420716">
        <w:t xml:space="preserve"> </w:t>
      </w:r>
      <w:r w:rsidR="00B343E0">
        <w:t>(</w:t>
      </w:r>
      <w:r w:rsidR="007845A2" w:rsidRPr="00241DA8">
        <w:t>i.e.</w:t>
      </w:r>
      <w:r w:rsidR="00406F1E">
        <w:t>,</w:t>
      </w:r>
      <w:r w:rsidR="007845A2" w:rsidRPr="00241DA8">
        <w:t xml:space="preserve"> not easy but not extremely hard</w:t>
      </w:r>
      <w:r w:rsidR="00B343E0">
        <w:t xml:space="preserve">). </w:t>
      </w:r>
      <w:r>
        <w:t>They</w:t>
      </w:r>
      <w:r w:rsidR="00E32817" w:rsidRPr="00241DA8">
        <w:t xml:space="preserve"> begin with </w:t>
      </w:r>
      <w:r w:rsidR="00B343E0">
        <w:t>one</w:t>
      </w:r>
      <w:r w:rsidR="00E32817" w:rsidRPr="00241DA8">
        <w:t xml:space="preserve"> set of </w:t>
      </w:r>
      <w:r w:rsidR="00536781">
        <w:t>eight</w:t>
      </w:r>
      <w:r w:rsidR="00E32817" w:rsidRPr="00241DA8">
        <w:t xml:space="preserve"> repetitions at the selected load and aim to build up</w:t>
      </w:r>
      <w:r w:rsidR="00A825F4">
        <w:t xml:space="preserve"> to</w:t>
      </w:r>
      <w:r w:rsidR="00E32817" w:rsidRPr="00241DA8">
        <w:t xml:space="preserve"> 12 repetitions, exercising once daily </w:t>
      </w:r>
      <w:r w:rsidR="00536781">
        <w:t>five</w:t>
      </w:r>
      <w:r w:rsidR="00E32817" w:rsidRPr="00241DA8">
        <w:t xml:space="preserve"> days per week, with non-consecutive rest days.</w:t>
      </w:r>
      <w:r w:rsidR="00336E7C">
        <w:t xml:space="preserve"> </w:t>
      </w:r>
      <w:r w:rsidR="007845A2" w:rsidRPr="00241DA8">
        <w:t xml:space="preserve">If </w:t>
      </w:r>
      <w:r w:rsidR="00A825F4">
        <w:t xml:space="preserve">the </w:t>
      </w:r>
      <w:r w:rsidR="007845A2" w:rsidRPr="00241DA8">
        <w:t>exercise(s)</w:t>
      </w:r>
      <w:r w:rsidR="00E32817" w:rsidRPr="00241DA8">
        <w:t xml:space="preserve"> become too easy, another set can be added</w:t>
      </w:r>
      <w:r w:rsidR="00A825F4">
        <w:t>,</w:t>
      </w:r>
      <w:r w:rsidR="00E32817" w:rsidRPr="00241DA8">
        <w:t xml:space="preserve"> </w:t>
      </w:r>
      <w:r w:rsidR="00CA505B">
        <w:t>up to</w:t>
      </w:r>
      <w:r w:rsidR="00E32817" w:rsidRPr="00241DA8">
        <w:t xml:space="preserve"> a maximum of </w:t>
      </w:r>
      <w:r w:rsidR="00536781">
        <w:t>three</w:t>
      </w:r>
      <w:r w:rsidR="00E32817" w:rsidRPr="00241DA8">
        <w:t xml:space="preserve"> sets. If th</w:t>
      </w:r>
      <w:r w:rsidR="00406F1E">
        <w:t>e</w:t>
      </w:r>
      <w:r w:rsidR="00E32817" w:rsidRPr="00241DA8">
        <w:t xml:space="preserve"> </w:t>
      </w:r>
      <w:r w:rsidR="00406F1E">
        <w:t xml:space="preserve">expanded set </w:t>
      </w:r>
      <w:r w:rsidR="00E32817" w:rsidRPr="00241DA8">
        <w:t xml:space="preserve">becomes </w:t>
      </w:r>
      <w:r w:rsidR="00406F1E">
        <w:t xml:space="preserve">too </w:t>
      </w:r>
      <w:r w:rsidR="00E32817" w:rsidRPr="00241DA8">
        <w:t>easy</w:t>
      </w:r>
      <w:r w:rsidR="007845A2" w:rsidRPr="00241DA8">
        <w:t>,</w:t>
      </w:r>
      <w:r w:rsidR="00E32817" w:rsidRPr="00241DA8">
        <w:t xml:space="preserve"> the exercise</w:t>
      </w:r>
      <w:r w:rsidR="007845A2" w:rsidRPr="00241DA8">
        <w:t>(s)</w:t>
      </w:r>
      <w:r w:rsidR="00E32817" w:rsidRPr="00241DA8">
        <w:t xml:space="preserve"> should be exchanged for the next level of difficulty. The next exercise should again start with </w:t>
      </w:r>
      <w:r w:rsidR="00336E7C">
        <w:t>one</w:t>
      </w:r>
      <w:r w:rsidR="00E32817" w:rsidRPr="00241DA8">
        <w:t xml:space="preserve"> set of </w:t>
      </w:r>
      <w:r w:rsidR="00536781">
        <w:t>eight</w:t>
      </w:r>
      <w:r w:rsidR="00E32817" w:rsidRPr="00241DA8">
        <w:t xml:space="preserve"> repetitions and build up in the same way. </w:t>
      </w:r>
      <w:r w:rsidR="00406F1E">
        <w:t>If</w:t>
      </w:r>
      <w:r w:rsidR="00E32817" w:rsidRPr="00241DA8">
        <w:t xml:space="preserve"> the participant encounter</w:t>
      </w:r>
      <w:r w:rsidR="00406F1E">
        <w:t>s</w:t>
      </w:r>
      <w:r w:rsidR="00E32817" w:rsidRPr="00241DA8">
        <w:t xml:space="preserve"> difficulties</w:t>
      </w:r>
      <w:r w:rsidR="00406F1E">
        <w:t>,</w:t>
      </w:r>
      <w:r w:rsidR="00E32817" w:rsidRPr="00241DA8">
        <w:t xml:space="preserve"> they can reduce the load and/or number of sets/</w:t>
      </w:r>
      <w:r w:rsidR="007845A2" w:rsidRPr="00241DA8">
        <w:t xml:space="preserve">repetitions </w:t>
      </w:r>
      <w:r w:rsidR="00611016" w:rsidRPr="00241DA8">
        <w:t xml:space="preserve">or </w:t>
      </w:r>
      <w:r>
        <w:t>regress</w:t>
      </w:r>
      <w:r w:rsidR="00611016" w:rsidRPr="00241DA8">
        <w:t xml:space="preserve"> </w:t>
      </w:r>
      <w:r>
        <w:t>to an easier</w:t>
      </w:r>
      <w:r w:rsidR="00611016" w:rsidRPr="00241DA8">
        <w:t xml:space="preserve"> exercise</w:t>
      </w:r>
      <w:r w:rsidR="007845A2" w:rsidRPr="00241DA8">
        <w:t>.</w:t>
      </w:r>
    </w:p>
    <w:p w14:paraId="3CC2111A" w14:textId="77777777" w:rsidR="00B343E0" w:rsidRDefault="00B343E0" w:rsidP="00830592">
      <w:pPr>
        <w:spacing w:after="0" w:line="360" w:lineRule="auto"/>
        <w:jc w:val="both"/>
      </w:pPr>
    </w:p>
    <w:p w14:paraId="6ACA124E" w14:textId="01BE7290" w:rsidR="00F5270F" w:rsidRPr="00E601F6" w:rsidRDefault="00F5270F" w:rsidP="00830592">
      <w:pPr>
        <w:pStyle w:val="NoSpacing"/>
        <w:keepNext/>
        <w:spacing w:line="360" w:lineRule="auto"/>
        <w:jc w:val="both"/>
        <w:rPr>
          <w:rFonts w:cs="CIDFont+F6"/>
          <w:b/>
          <w:i/>
        </w:rPr>
      </w:pPr>
      <w:r w:rsidRPr="00E601F6">
        <w:rPr>
          <w:rFonts w:cs="CIDFont+F6"/>
          <w:b/>
          <w:i/>
        </w:rPr>
        <w:t xml:space="preserve">Strategies to encourage </w:t>
      </w:r>
      <w:r w:rsidR="00643575" w:rsidRPr="00E601F6">
        <w:rPr>
          <w:rFonts w:cs="CIDFont+F6"/>
          <w:b/>
          <w:i/>
        </w:rPr>
        <w:t xml:space="preserve">exercise </w:t>
      </w:r>
      <w:r w:rsidRPr="00E601F6">
        <w:rPr>
          <w:rFonts w:cs="CIDFont+F6"/>
          <w:b/>
          <w:i/>
        </w:rPr>
        <w:t xml:space="preserve">adherence </w:t>
      </w:r>
    </w:p>
    <w:p w14:paraId="1E3F0DB5" w14:textId="16D8B411" w:rsidR="00F4067A" w:rsidRPr="003467FB" w:rsidRDefault="008672EC" w:rsidP="00830592">
      <w:pPr>
        <w:spacing w:after="0" w:line="360" w:lineRule="auto"/>
        <w:jc w:val="both"/>
      </w:pPr>
      <w:r>
        <w:rPr>
          <w:rFonts w:cs="Times New Roman"/>
        </w:rPr>
        <w:t>Estimates suggest that</w:t>
      </w:r>
      <w:r w:rsidR="00406F1E">
        <w:rPr>
          <w:rFonts w:cs="Times New Roman"/>
        </w:rPr>
        <w:t xml:space="preserve"> up to 70% of patients do not </w:t>
      </w:r>
      <w:r w:rsidR="00643575" w:rsidRPr="00E601F6">
        <w:rPr>
          <w:rFonts w:cs="Times New Roman"/>
        </w:rPr>
        <w:t>adher</w:t>
      </w:r>
      <w:r w:rsidR="00406F1E">
        <w:rPr>
          <w:rFonts w:cs="Times New Roman"/>
        </w:rPr>
        <w:t>e</w:t>
      </w:r>
      <w:r w:rsidR="00643575" w:rsidRPr="00E601F6">
        <w:rPr>
          <w:rFonts w:cs="Times New Roman"/>
        </w:rPr>
        <w:t xml:space="preserve"> to </w:t>
      </w:r>
      <w:r w:rsidR="00406F1E">
        <w:rPr>
          <w:rFonts w:cs="Times New Roman"/>
        </w:rPr>
        <w:t xml:space="preserve">prescribed </w:t>
      </w:r>
      <w:r w:rsidR="00643575" w:rsidRPr="00E601F6">
        <w:rPr>
          <w:rFonts w:cs="Times New Roman"/>
        </w:rPr>
        <w:t>physiotherapy treatment</w:t>
      </w:r>
      <w:r w:rsidR="00A825F4">
        <w:rPr>
          <w:rFonts w:cs="Times New Roman"/>
        </w:rPr>
        <w:t>s</w:t>
      </w:r>
      <w:r w:rsidR="00406F1E">
        <w:rPr>
          <w:rFonts w:cs="Times New Roman"/>
        </w:rPr>
        <w:t>.</w:t>
      </w:r>
      <w:r w:rsidR="00643575" w:rsidRPr="003467FB">
        <w:rPr>
          <w:rFonts w:cs="Times New Roman"/>
        </w:rPr>
        <w:fldChar w:fldCharType="begin"/>
      </w:r>
      <w:r w:rsidR="003A4B56">
        <w:rPr>
          <w:rFonts w:cs="Times New Roman"/>
        </w:rPr>
        <w:instrText xml:space="preserve"> ADDIN EN.CITE &lt;EndNote&gt;&lt;Cite&gt;&lt;Author&gt;Sluijs&lt;/Author&gt;&lt;Year&gt;1993&lt;/Year&gt;&lt;RecNum&gt;47&lt;/RecNum&gt;&lt;DisplayText&gt;[52]&lt;/DisplayText&gt;&lt;record&gt;&lt;rec-number&gt;47&lt;/rec-number&gt;&lt;foreign-keys&gt;&lt;key app="EN" db-id="e5estvrxd0f0dmea5vdpaerx5r0defrtff5t" timestamp="1536914529"&gt;47&lt;/key&gt;&lt;/foreign-keys&gt;&lt;ref-type name="Journal Article"&gt;17&lt;/ref-type&gt;&lt;contributors&gt;&lt;authors&gt;&lt;author&gt;Sluijs, E. M.&lt;/author&gt;&lt;author&gt;Kok, G. J.&lt;/author&gt;&lt;author&gt;van der Zee, J.&lt;/author&gt;&lt;/authors&gt;&lt;/contributors&gt;&lt;auth-address&gt;Netherlands Institute of Primary Health Care, Utrecht.&lt;/auth-address&gt;&lt;titles&gt;&lt;title&gt;Correlates of exercise compliance in physical therapy&lt;/title&gt;&lt;secondary-title&gt;Phys Ther&lt;/secondary-title&gt;&lt;/titles&gt;&lt;periodical&gt;&lt;full-title&gt;Phys Ther&lt;/full-title&gt;&lt;/periodical&gt;&lt;pages&gt;771-82; discussion 783-6&lt;/pages&gt;&lt;volume&gt;73&lt;/volume&gt;&lt;number&gt;11&lt;/number&gt;&lt;edition&gt;1993/11/01&lt;/edition&gt;&lt;keywords&gt;&lt;keyword&gt;Adult&lt;/keyword&gt;&lt;keyword&gt;Attitude to Health&lt;/keyword&gt;&lt;keyword&gt;Discriminant Analysis&lt;/keyword&gt;&lt;keyword&gt;Educational Status&lt;/keyword&gt;&lt;keyword&gt;Exercise Therapy&lt;/keyword&gt;&lt;keyword&gt;Feedback&lt;/keyword&gt;&lt;keyword&gt;Female&lt;/keyword&gt;&lt;keyword&gt;Health Surveys&lt;/keyword&gt;&lt;keyword&gt;Humans&lt;/keyword&gt;&lt;keyword&gt;Male&lt;/keyword&gt;&lt;keyword&gt;Middle Aged&lt;/keyword&gt;&lt;keyword&gt;Netherlands&lt;/keyword&gt;&lt;keyword&gt;Pain/etiology&lt;/keyword&gt;&lt;keyword&gt;Patient Compliance/psychology&lt;/keyword&gt;&lt;keyword&gt;Physical Therapy Modalities/psychology&lt;/keyword&gt;&lt;keyword&gt;Professional-Patient Relations&lt;/keyword&gt;&lt;keyword&gt;Questionnaires&lt;/keyword&gt;&lt;/keywords&gt;&lt;dates&gt;&lt;year&gt;1993&lt;/year&gt;&lt;pub-dates&gt;&lt;date&gt;Nov&lt;/date&gt;&lt;/pub-dates&gt;&lt;/dates&gt;&lt;isbn&gt;0031-9023 (Print)&amp;#xD;0031-9023 (Linking)&lt;/isbn&gt;&lt;accession-num&gt;8234458&lt;/accession-num&gt;&lt;urls&gt;&lt;related-urls&gt;&lt;url&gt;http://ptjournal.apta.org/content/73/11/771.full.pdf&lt;/url&gt;&lt;/related-urls&gt;&lt;/urls&gt;&lt;remote-database-provider&gt;NLM&lt;/remote-database-provider&gt;&lt;language&gt;eng&lt;/language&gt;&lt;/record&gt;&lt;/Cite&gt;&lt;/EndNote&gt;</w:instrText>
      </w:r>
      <w:r w:rsidR="00643575" w:rsidRPr="003467FB">
        <w:rPr>
          <w:rFonts w:cs="Times New Roman"/>
        </w:rPr>
        <w:fldChar w:fldCharType="separate"/>
      </w:r>
      <w:r w:rsidR="003A4B56">
        <w:rPr>
          <w:rFonts w:cs="Times New Roman"/>
          <w:noProof/>
        </w:rPr>
        <w:t>[52]</w:t>
      </w:r>
      <w:r w:rsidR="00643575" w:rsidRPr="003467FB">
        <w:rPr>
          <w:rFonts w:cs="Times New Roman"/>
        </w:rPr>
        <w:fldChar w:fldCharType="end"/>
      </w:r>
      <w:r w:rsidR="00643575" w:rsidRPr="00E601F6">
        <w:rPr>
          <w:rFonts w:cs="Times New Roman"/>
        </w:rPr>
        <w:t xml:space="preserve"> </w:t>
      </w:r>
      <w:r w:rsidR="00536781">
        <w:rPr>
          <w:rFonts w:cs="Times New Roman"/>
        </w:rPr>
        <w:t>As part of the GRASP trial interventions w</w:t>
      </w:r>
      <w:r w:rsidR="00643575" w:rsidRPr="00E601F6">
        <w:rPr>
          <w:rFonts w:cs="Times New Roman"/>
        </w:rPr>
        <w:t xml:space="preserve">e have incorporated strategies </w:t>
      </w:r>
      <w:r w:rsidR="00643575" w:rsidRPr="00E601F6">
        <w:t xml:space="preserve">to promote adherence to the exercise interventions. </w:t>
      </w:r>
      <w:r w:rsidR="00643575" w:rsidRPr="003467FB">
        <w:t>These strategies are less extensive in the best</w:t>
      </w:r>
      <w:r w:rsidR="00406F1E">
        <w:t>-</w:t>
      </w:r>
      <w:r w:rsidR="00643575" w:rsidRPr="003467FB">
        <w:t xml:space="preserve">practice advice intervention </w:t>
      </w:r>
      <w:r w:rsidR="00406F1E">
        <w:t>than the</w:t>
      </w:r>
      <w:r w:rsidR="00643575" w:rsidRPr="003467FB">
        <w:t xml:space="preserve"> progressive exercise intervention</w:t>
      </w:r>
      <w:r w:rsidR="00406F1E">
        <w:t>,</w:t>
      </w:r>
      <w:r w:rsidR="00643575" w:rsidRPr="003467FB">
        <w:t xml:space="preserve"> as they </w:t>
      </w:r>
      <w:r w:rsidR="001D71B1">
        <w:t>must</w:t>
      </w:r>
      <w:r w:rsidR="00643575" w:rsidRPr="003467FB">
        <w:t xml:space="preserve"> feasibl</w:t>
      </w:r>
      <w:r w:rsidR="00406F1E">
        <w:t>y</w:t>
      </w:r>
      <w:r w:rsidR="001D71B1">
        <w:t xml:space="preserve"> be</w:t>
      </w:r>
      <w:r w:rsidR="00643575" w:rsidRPr="003467FB">
        <w:t xml:space="preserve"> deliver</w:t>
      </w:r>
      <w:r w:rsidR="00406F1E">
        <w:t>ed</w:t>
      </w:r>
      <w:r w:rsidR="00643575" w:rsidRPr="003467FB">
        <w:t xml:space="preserve"> within a single session. </w:t>
      </w:r>
    </w:p>
    <w:p w14:paraId="64C51964" w14:textId="77777777" w:rsidR="00F4067A" w:rsidRPr="003467FB" w:rsidRDefault="00F4067A" w:rsidP="00830592">
      <w:pPr>
        <w:spacing w:after="0" w:line="360" w:lineRule="auto"/>
        <w:jc w:val="both"/>
      </w:pPr>
    </w:p>
    <w:p w14:paraId="25563097" w14:textId="20915D2C" w:rsidR="00492D66" w:rsidRDefault="00F4067A" w:rsidP="00830592">
      <w:pPr>
        <w:spacing w:after="0" w:line="360" w:lineRule="auto"/>
        <w:jc w:val="both"/>
        <w:rPr>
          <w:rFonts w:cs="Times New Roman"/>
        </w:rPr>
      </w:pPr>
      <w:r w:rsidRPr="003467FB">
        <w:t xml:space="preserve">Modifiable </w:t>
      </w:r>
      <w:r w:rsidR="00643575" w:rsidRPr="003467FB">
        <w:t xml:space="preserve">behavioural targets were identified </w:t>
      </w:r>
      <w:r w:rsidR="00A825F4">
        <w:t>from</w:t>
      </w:r>
      <w:r w:rsidR="00643575" w:rsidRPr="003467FB">
        <w:t xml:space="preserve"> a system</w:t>
      </w:r>
      <w:r w:rsidR="00406F1E">
        <w:t>a</w:t>
      </w:r>
      <w:r w:rsidR="00643575" w:rsidRPr="003467FB">
        <w:t>tic review</w:t>
      </w:r>
      <w:r w:rsidRPr="003467FB">
        <w:t xml:space="preserve"> of barriers to physiotherapy adherence</w:t>
      </w:r>
      <w:r w:rsidR="0067553F" w:rsidRPr="003467FB">
        <w:t>,</w:t>
      </w:r>
      <w:r w:rsidR="003467FB">
        <w:t xml:space="preserve"> includ</w:t>
      </w:r>
      <w:r w:rsidR="00A825F4">
        <w:t>ing</w:t>
      </w:r>
      <w:r w:rsidR="003467FB">
        <w:t xml:space="preserve"> </w:t>
      </w:r>
      <w:r w:rsidRPr="003467FB">
        <w:t xml:space="preserve">in-treatment </w:t>
      </w:r>
      <w:r w:rsidR="001D71B1">
        <w:t xml:space="preserve">exercise </w:t>
      </w:r>
      <w:r w:rsidRPr="003467FB">
        <w:t xml:space="preserve">adherence, low self-efficacy, depression, anxiety, helplessness, </w:t>
      </w:r>
      <w:r w:rsidR="0067553F" w:rsidRPr="003467FB">
        <w:t>greater perceived barriers to exercise, and</w:t>
      </w:r>
      <w:r w:rsidRPr="003467FB">
        <w:t xml:space="preserve"> pain levels during exercise</w:t>
      </w:r>
      <w:r w:rsidR="0067553F" w:rsidRPr="003467FB">
        <w:t>.</w:t>
      </w:r>
      <w:r w:rsidR="003162F8" w:rsidRPr="003467FB">
        <w:fldChar w:fldCharType="begin"/>
      </w:r>
      <w:r w:rsidR="003A4B56">
        <w:instrText xml:space="preserve"> ADDIN EN.CITE &lt;EndNote&gt;&lt;Cite&gt;&lt;Author&gt;Jack&lt;/Author&gt;&lt;Year&gt;2010&lt;/Year&gt;&lt;RecNum&gt;18&lt;/RecNum&gt;&lt;DisplayText&gt;[23]&lt;/DisplayText&gt;&lt;record&gt;&lt;rec-number&gt;18&lt;/rec-number&gt;&lt;foreign-keys&gt;&lt;key app="EN" db-id="e5estvrxd0f0dmea5vdpaerx5r0defrtff5t" timestamp="1536914527"&gt;18&lt;/key&gt;&lt;/foreign-keys&gt;&lt;ref-type name="Journal Article"&gt;17&lt;/ref-type&gt;&lt;contributors&gt;&lt;authors&gt;&lt;author&gt;Jack, K.&lt;/author&gt;&lt;author&gt;McLean, S. M.&lt;/author&gt;&lt;author&gt;Moffett, J. K.&lt;/author&gt;&lt;author&gt;Gardiner, E.&lt;/author&gt;&lt;/authors&gt;&lt;/contributors&gt;&lt;auth-address&gt;Hull &amp;amp; East Yorkshire Hospital, Anlaby Road, Hull HU3 2JZ, United Kingdom.&lt;/auth-address&gt;&lt;titles&gt;&lt;title&gt;Barriers to treatment adherence in physiotherapy outpatient clinics: a systematic review&lt;/title&gt;&lt;secondary-title&gt;Man Ther&lt;/secondary-title&gt;&lt;/titles&gt;&lt;periodical&gt;&lt;full-title&gt;Man Ther&lt;/full-title&gt;&lt;/periodical&gt;&lt;pages&gt;220-8&lt;/pages&gt;&lt;volume&gt;15&lt;/volume&gt;&lt;number&gt;3&lt;/number&gt;&lt;keywords&gt;&lt;keyword&gt;Ambulatory Care&lt;/keyword&gt;&lt;keyword&gt;Humans&lt;/keyword&gt;&lt;keyword&gt;Musculoskeletal Diseases/*rehabilitation&lt;/keyword&gt;&lt;keyword&gt;*Patient Compliance&lt;/keyword&gt;&lt;keyword&gt;*Physical Therapy Modalities&lt;/keyword&gt;&lt;/keywords&gt;&lt;dates&gt;&lt;year&gt;2010&lt;/year&gt;&lt;pub-dates&gt;&lt;date&gt;Jun&lt;/date&gt;&lt;/pub-dates&gt;&lt;/dates&gt;&lt;isbn&gt;1532-2769 (Electronic)&amp;#xD;1356-689X (Linking)&lt;/isbn&gt;&lt;accession-num&gt;20163979&lt;/accession-num&gt;&lt;urls&gt;&lt;related-urls&gt;&lt;url&gt;http://www.ncbi.nlm.nih.gov/pubmed/20163979&lt;/url&gt;&lt;/related-urls&gt;&lt;/urls&gt;&lt;custom2&gt;2923776&lt;/custom2&gt;&lt;electronic-resource-num&gt;10.1016/j.math.2009.12.004&lt;/electronic-resource-num&gt;&lt;/record&gt;&lt;/Cite&gt;&lt;/EndNote&gt;</w:instrText>
      </w:r>
      <w:r w:rsidR="003162F8" w:rsidRPr="003467FB">
        <w:fldChar w:fldCharType="separate"/>
      </w:r>
      <w:r w:rsidR="003A4B56">
        <w:rPr>
          <w:noProof/>
        </w:rPr>
        <w:t>[23]</w:t>
      </w:r>
      <w:r w:rsidR="003162F8" w:rsidRPr="003467FB">
        <w:fldChar w:fldCharType="end"/>
      </w:r>
      <w:r w:rsidR="0067553F" w:rsidRPr="003467FB">
        <w:t xml:space="preserve"> </w:t>
      </w:r>
      <w:r w:rsidR="00A825F4">
        <w:t xml:space="preserve">Table </w:t>
      </w:r>
      <w:r w:rsidR="00944CB3">
        <w:t>3</w:t>
      </w:r>
      <w:r w:rsidR="00A825F4">
        <w:t xml:space="preserve"> summarises t</w:t>
      </w:r>
      <w:r w:rsidR="0067553F" w:rsidRPr="003467FB">
        <w:t>he behaviour change techniques used in the GRASP exercise interventions,</w:t>
      </w:r>
      <w:r w:rsidR="00F729C9" w:rsidRPr="003467FB">
        <w:t xml:space="preserve"> based o</w:t>
      </w:r>
      <w:r w:rsidR="003162F8" w:rsidRPr="003467FB">
        <w:t>n the behaviour change techniques taxonomy</w:t>
      </w:r>
      <w:r w:rsidR="00265ADB" w:rsidRPr="003467FB">
        <w:t>.</w:t>
      </w:r>
      <w:r w:rsidR="00265ADB" w:rsidRPr="003467FB">
        <w:fldChar w:fldCharType="begin">
          <w:fldData xml:space="preserve">PEVuZE5vdGU+PENpdGU+PEF1dGhvcj5NaWNoaWU8L0F1dGhvcj48WWVhcj4yMDEzPC9ZZWFyPjxS
ZWNOdW0+NDg8L1JlY051bT48RGlzcGxheVRleHQ+WzUzXTwvRGlzcGxheVRleHQ+PHJlY29yZD48
cmVjLW51bWJlcj40ODwvcmVjLW51bWJlcj48Zm9yZWlnbi1rZXlzPjxrZXkgYXBwPSJFTiIgZGIt
aWQ9ImU1ZXN0dnJ4ZDBmMGRtZWE1dmRwYWVyeDVyMGRlZnJ0ZmY1dCIgdGltZXN0YW1wPSIxNTM2
OTE0NTI5Ij40OD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003A4B56">
        <w:instrText xml:space="preserve"> ADDIN EN.CITE </w:instrText>
      </w:r>
      <w:r w:rsidR="003A4B56">
        <w:fldChar w:fldCharType="begin">
          <w:fldData xml:space="preserve">PEVuZE5vdGU+PENpdGU+PEF1dGhvcj5NaWNoaWU8L0F1dGhvcj48WWVhcj4yMDEzPC9ZZWFyPjxS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</w:fldData>
        </w:fldChar>
      </w:r>
      <w:r w:rsidR="003A4B56">
        <w:instrText xml:space="preserve"> ADDIN EN.CITE.DATA </w:instrText>
      </w:r>
      <w:r w:rsidR="003A4B56">
        <w:fldChar w:fldCharType="end"/>
      </w:r>
      <w:r w:rsidR="00265ADB" w:rsidRPr="003467FB">
        <w:fldChar w:fldCharType="separate"/>
      </w:r>
      <w:r w:rsidR="003A4B56">
        <w:rPr>
          <w:noProof/>
        </w:rPr>
        <w:t>[53]</w:t>
      </w:r>
      <w:r w:rsidR="00265ADB" w:rsidRPr="003467FB">
        <w:fldChar w:fldCharType="end"/>
      </w:r>
      <w:r w:rsidR="00265ADB" w:rsidRPr="003467FB">
        <w:t xml:space="preserve"> </w:t>
      </w:r>
      <w:r w:rsidR="00F729C9" w:rsidRPr="003467FB">
        <w:t>These techniques were</w:t>
      </w:r>
      <w:r w:rsidR="0067553F" w:rsidRPr="003467FB">
        <w:t xml:space="preserve"> selected based on their </w:t>
      </w:r>
      <w:r w:rsidR="003162F8" w:rsidRPr="003467FB">
        <w:t>evidence</w:t>
      </w:r>
      <w:r w:rsidR="002143C3">
        <w:t xml:space="preserve"> </w:t>
      </w:r>
      <w:r w:rsidR="003162F8" w:rsidRPr="003467FB">
        <w:t>base</w:t>
      </w:r>
      <w:r w:rsidR="003467FB" w:rsidRPr="003467FB">
        <w:t>,</w:t>
      </w:r>
      <w:r w:rsidR="003467FB" w:rsidRPr="003467FB">
        <w:fldChar w:fldCharType="begin">
          <w:fldData xml:space="preserve">PEVuZE5vdGU+PENpdGU+PEF1dGhvcj5QZWVrPC9BdXRob3I+PFllYXI+MjAxNjwvWWVhcj48UmVj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</w:fldData>
        </w:fldChar>
      </w:r>
      <w:r w:rsidR="003A4B56">
        <w:instrText xml:space="preserve"> ADDIN EN.CITE </w:instrText>
      </w:r>
      <w:r w:rsidR="003A4B56">
        <w:fldChar w:fldCharType="begin">
          <w:fldData xml:space="preserve">PEVuZE5vdGU+PENpdGU+PEF1dGhvcj5QZWVrPC9BdXRob3I+PFllYXI+MjAxNjwvWWVhcj48UmVj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</w:fldData>
        </w:fldChar>
      </w:r>
      <w:r w:rsidR="003A4B56">
        <w:instrText xml:space="preserve"> ADDIN EN.CITE.DATA </w:instrText>
      </w:r>
      <w:r w:rsidR="003A4B56">
        <w:fldChar w:fldCharType="end"/>
      </w:r>
      <w:r w:rsidR="003467FB" w:rsidRPr="003467FB">
        <w:fldChar w:fldCharType="separate"/>
      </w:r>
      <w:r w:rsidR="003A4B56">
        <w:rPr>
          <w:noProof/>
        </w:rPr>
        <w:t>[54]</w:t>
      </w:r>
      <w:r w:rsidR="003467FB" w:rsidRPr="003467FB">
        <w:fldChar w:fldCharType="end"/>
      </w:r>
      <w:r w:rsidR="00265ADB" w:rsidRPr="003467FB">
        <w:t xml:space="preserve"> </w:t>
      </w:r>
      <w:r w:rsidR="003467FB" w:rsidRPr="003467FB">
        <w:t>successful use in other trials,</w:t>
      </w:r>
      <w:r w:rsidR="003467FB" w:rsidRPr="003467FB">
        <w:fldChar w:fldCharType="begin"/>
      </w:r>
      <w:r w:rsidR="003A4B56">
        <w:instrText xml:space="preserve"> ADDIN EN.CITE &lt;EndNote&gt;&lt;Cite&gt;&lt;Author&gt;Williams&lt;/Author&gt;&lt;Year&gt;2015&lt;/Year&gt;&lt;RecNum&gt;42&lt;/RecNum&gt;&lt;DisplayText&gt;[47]&lt;/DisplayText&gt;&lt;record&gt;&lt;rec-number&gt;42&lt;/rec-number&gt;&lt;foreign-keys&gt;&lt;key app="EN" db-id="e5estvrxd0f0dmea5vdpaerx5r0defrtff5t" timestamp="1536914528"&gt;42&lt;/key&gt;&lt;/foreign-keys&gt;&lt;ref-type name="Journal Article"&gt;17&lt;/ref-type&gt;&lt;contributors&gt;&lt;authors&gt;&lt;author&gt;Williams, M. A.&lt;/author&gt;&lt;author&gt;Williamson, E. M.&lt;/author&gt;&lt;author&gt;Heine, P. J.&lt;/author&gt;&lt;author&gt;Nichols, V.&lt;/author&gt;&lt;author&gt;Glover, M. J.&lt;/author&gt;&lt;author&gt;Dritsaki, M.&lt;/author&gt;&lt;author&gt;Adams, J.&lt;/author&gt;&lt;author&gt;Dosanjh, S.&lt;/author&gt;&lt;author&gt;Underwood, M.&lt;/author&gt;&lt;author&gt;Rahman, A.&lt;/author&gt;&lt;author&gt;McConkey, C.&lt;/author&gt;&lt;author&gt;Lord, J.&lt;/author&gt;&lt;author&gt;Lamb, S. E.&lt;/author&gt;&lt;/authors&gt;&lt;/contributors&gt;&lt;auth-address&gt;Warwick Clinical Trials Unit, University of Warwick, Coventry, UK.&amp;#xD;Health Economics Research Group, Brunel University, Uxbridge, UK.&amp;#xD;Faculty of Health Sciences, University of Southampton, Southampton, UK.&amp;#xD;University College London, London, UK.&lt;/auth-address&gt;&lt;titles&gt;&lt;title&gt;Strengthening And stretching for Rheumatoid Arthritis of the Hand (SARAH). A randomised controlled trial and economic evaluation&lt;/title&gt;&lt;secondary-title&gt;Health Technol Assess&lt;/secondary-title&gt;&lt;/titles&gt;&lt;periodical&gt;&lt;full-title&gt;Health Technol Assess&lt;/full-title&gt;&lt;/periodical&gt;&lt;pages&gt;1-222&lt;/pages&gt;&lt;volume&gt;19&lt;/volume&gt;&lt;number&gt;19&lt;/number&gt;&lt;edition&gt;2015/03/10&lt;/edition&gt;&lt;dates&gt;&lt;year&gt;2015&lt;/year&gt;&lt;pub-dates&gt;&lt;date&gt;Mar&lt;/date&gt;&lt;/pub-dates&gt;&lt;/dates&gt;&lt;isbn&gt;2046-4924 (Electronic)&amp;#xD;1366-5278 (Linking)&lt;/isbn&gt;&lt;accession-num&gt;25748549&lt;/accession-num&gt;&lt;urls&gt;&lt;/urls&gt;&lt;electronic-resource-num&gt;10.3310/hta19190&lt;/electronic-resource-num&gt;&lt;remote-database-provider&gt;NLM&lt;/remote-database-provider&gt;&lt;language&gt;eng&lt;/language&gt;&lt;/record&gt;&lt;/Cite&gt;&lt;/EndNote&gt;</w:instrText>
      </w:r>
      <w:r w:rsidR="003467FB" w:rsidRPr="003467FB">
        <w:fldChar w:fldCharType="separate"/>
      </w:r>
      <w:r w:rsidR="003A4B56">
        <w:rPr>
          <w:noProof/>
        </w:rPr>
        <w:t>[47]</w:t>
      </w:r>
      <w:r w:rsidR="003467FB" w:rsidRPr="003467FB">
        <w:fldChar w:fldCharType="end"/>
      </w:r>
      <w:r w:rsidR="003467FB" w:rsidRPr="003467FB">
        <w:t xml:space="preserve"> and </w:t>
      </w:r>
      <w:r w:rsidR="00F729C9" w:rsidRPr="003467FB">
        <w:t>recommendations</w:t>
      </w:r>
      <w:r w:rsidR="0067553F" w:rsidRPr="003467FB">
        <w:t xml:space="preserve"> in </w:t>
      </w:r>
      <w:r w:rsidR="0067553F" w:rsidRPr="00E601F6">
        <w:t>the NHS Health Trainer Handbook</w:t>
      </w:r>
      <w:r w:rsidR="00F729C9" w:rsidRPr="00E601F6">
        <w:t>.</w:t>
      </w:r>
      <w:r w:rsidR="0067553F" w:rsidRPr="00E601F6">
        <w:fldChar w:fldCharType="begin"/>
      </w:r>
      <w:r w:rsidR="003A4B56">
        <w:instrText xml:space="preserve"> ADDIN EN.CITE &lt;EndNote&gt;&lt;Cite&gt;&lt;Author&gt;Michie&lt;/Author&gt;&lt;Year&gt;2008&lt;/Year&gt;&lt;RecNum&gt;50&lt;/RecNum&gt;&lt;DisplayText&gt;[55]&lt;/DisplayText&gt;&lt;record&gt;&lt;rec-number&gt;50&lt;/rec-number&gt;&lt;foreign-keys&gt;&lt;key app="EN" db-id="e5estvrxd0f0dmea5vdpaerx5r0defrtff5t" timestamp="1536914529"&gt;50&lt;/key&gt;&lt;/foreign-keys&gt;&lt;ref-type name="Electronic Article"&gt;43&lt;/ref-type&gt;&lt;contributors&gt;&lt;authors&gt;&lt;author&gt;Michie, S.; Rumsey,N.; Fussell, A.; Hardeman,W.; Johnston,M.; Newman,S.; Yardley, L.&lt;/author&gt;&lt;/authors&gt;&lt;/contributors&gt;&lt;titles&gt;&lt;title&gt;Improving Health: Changing Behaviour, NHS Health Trainer Handbook&lt;/title&gt;&lt;/titles&gt;&lt;dates&gt;&lt;year&gt;2008&lt;/year&gt;&lt;pub-dates&gt;&lt;date&gt;18 November 2016&lt;/date&gt;&lt;/pub-dates&gt;&lt;/dates&gt;&lt;publisher&gt;Department of Health&lt;/publisher&gt;&lt;urls&gt;&lt;related-urls&gt;&lt;url&gt;http://healthtrainersengland.com/wp-content/uploads/2014/05/NHSHealthTrainerHandbook.pdf&lt;/url&gt;&lt;/related-urls&gt;&lt;/urls&gt;&lt;/record&gt;&lt;/Cite&gt;&lt;/EndNote&gt;</w:instrText>
      </w:r>
      <w:r w:rsidR="0067553F" w:rsidRPr="00E601F6">
        <w:fldChar w:fldCharType="separate"/>
      </w:r>
      <w:r w:rsidR="003A4B56">
        <w:rPr>
          <w:noProof/>
        </w:rPr>
        <w:t>[55]</w:t>
      </w:r>
      <w:r w:rsidR="0067553F" w:rsidRPr="00E601F6">
        <w:fldChar w:fldCharType="end"/>
      </w:r>
      <w:r w:rsidR="00F729C9" w:rsidRPr="003467FB">
        <w:t xml:space="preserve"> </w:t>
      </w:r>
      <w:r w:rsidR="00406F1E">
        <w:t>P</w:t>
      </w:r>
      <w:r w:rsidR="00F5270F" w:rsidRPr="00E601F6">
        <w:t>articipants</w:t>
      </w:r>
      <w:r w:rsidR="00406F1E">
        <w:t xml:space="preserve"> are</w:t>
      </w:r>
      <w:r w:rsidR="00F5270F" w:rsidRPr="00E601F6">
        <w:t xml:space="preserve"> asked to complete an Exercise Action Planner and Exercise Diary</w:t>
      </w:r>
      <w:r w:rsidR="00944CB3">
        <w:t xml:space="preserve"> tailored to the interventions</w:t>
      </w:r>
      <w:r w:rsidR="00F5270F" w:rsidRPr="00E601F6">
        <w:t xml:space="preserve"> (</w:t>
      </w:r>
      <w:r w:rsidR="008A04D8">
        <w:t xml:space="preserve">see </w:t>
      </w:r>
      <w:r w:rsidR="00F729C9" w:rsidRPr="00E601F6">
        <w:t>supplementary file</w:t>
      </w:r>
      <w:r w:rsidR="00F5270F" w:rsidRPr="00E601F6">
        <w:t xml:space="preserve">). </w:t>
      </w:r>
      <w:r w:rsidR="00F5270F" w:rsidRPr="00E601F6">
        <w:rPr>
          <w:rFonts w:cs="Times New Roman"/>
        </w:rPr>
        <w:t xml:space="preserve">Although exercise diaries </w:t>
      </w:r>
      <w:r w:rsidR="001D71B1">
        <w:rPr>
          <w:rFonts w:cs="Times New Roman"/>
        </w:rPr>
        <w:t>have</w:t>
      </w:r>
      <w:r w:rsidR="00F5270F" w:rsidRPr="00E601F6">
        <w:rPr>
          <w:rFonts w:cs="Times New Roman"/>
        </w:rPr>
        <w:t xml:space="preserve"> questionable reliability for measuring adherence due to real-time compliance and recall bias</w:t>
      </w:r>
      <w:r w:rsidR="00F729C9" w:rsidRPr="00E601F6">
        <w:rPr>
          <w:rFonts w:cs="Times New Roman"/>
        </w:rPr>
        <w:t>,</w:t>
      </w:r>
      <w:r w:rsidR="00F5270F" w:rsidRPr="00E601F6">
        <w:rPr>
          <w:rFonts w:cs="Times New Roman"/>
        </w:rPr>
        <w:fldChar w:fldCharType="begin"/>
      </w:r>
      <w:r w:rsidR="003A4B56">
        <w:rPr>
          <w:rFonts w:cs="Times New Roman"/>
        </w:rPr>
        <w:instrText xml:space="preserve"> ADDIN EN.CITE &lt;EndNote&gt;&lt;Cite&gt;&lt;Author&gt;Stone&lt;/Author&gt;&lt;Year&gt;2003&lt;/Year&gt;&lt;RecNum&gt;51&lt;/RecNum&gt;&lt;DisplayText&gt;[56]&lt;/DisplayText&gt;&lt;record&gt;&lt;rec-number&gt;51&lt;/rec-number&gt;&lt;foreign-keys&gt;&lt;key app="EN" db-id="e5estvrxd0f0dmea5vdpaerx5r0defrtff5t" timestamp="1536914529"&gt;51&lt;/key&gt;&lt;/foreign-keys&gt;&lt;ref-type name="Journal Article"&gt;17&lt;/ref-type&gt;&lt;contributors&gt;&lt;authors&gt;&lt;author&gt;Stone, A. A.&lt;/author&gt;&lt;author&gt;Shiffman, S.&lt;/author&gt;&lt;author&gt;Schwartz, J. E.&lt;/author&gt;&lt;author&gt;Broderick, J. E.&lt;/author&gt;&lt;author&gt;Hufford, M. R.&lt;/author&gt;&lt;/authors&gt;&lt;/contributors&gt;&lt;auth-address&gt;Department of Psychiatry and Behavioral Science, Stony Brook University, NY 11794, USA. Artur.stone@sunysb.edu&lt;/auth-address&gt;&lt;titles&gt;&lt;title&gt;Patient compliance with paper and electronic diaries&lt;/title&gt;&lt;secondary-title&gt;Control Clin Trials&lt;/secondary-title&gt;&lt;/titles&gt;&lt;periodical&gt;&lt;full-title&gt;Control Clin Trials&lt;/full-title&gt;&lt;/periodical&gt;&lt;pages&gt;182-99&lt;/pages&gt;&lt;volume&gt;24&lt;/volume&gt;&lt;number&gt;2&lt;/number&gt;&lt;edition&gt;2003/04/12&lt;/edition&gt;&lt;keywords&gt;&lt;keyword&gt;Adolescent&lt;/keyword&gt;&lt;keyword&gt;Adult&lt;/keyword&gt;&lt;keyword&gt;Aged&lt;/keyword&gt;&lt;keyword&gt;Analysis of Variance&lt;/keyword&gt;&lt;keyword&gt;Data Collection/ methods&lt;/keyword&gt;&lt;keyword&gt;Female&lt;/keyword&gt;&lt;keyword&gt;Humans&lt;/keyword&gt;&lt;keyword&gt;Male&lt;/keyword&gt;&lt;keyword&gt;Medical Records&lt;/keyword&gt;&lt;keyword&gt;Medical Records Systems, Computerized&lt;/keyword&gt;&lt;keyword&gt;Middle Aged&lt;/keyword&gt;&lt;keyword&gt;Pain Measurement&lt;/keyword&gt;&lt;keyword&gt;Patient Compliance&lt;/keyword&gt;&lt;keyword&gt;Reproducibility of Results&lt;/keyword&gt;&lt;/keywords&gt;&lt;dates&gt;&lt;year&gt;2003&lt;/year&gt;&lt;pub-dates&gt;&lt;date&gt;Apr&lt;/date&gt;&lt;/pub-dates&gt;&lt;/dates&gt;&lt;isbn&gt;0197-2456 (Print)&amp;#xD;0197-2456 (Linking)&lt;/isbn&gt;&lt;accession-num&gt;12689739&lt;/accession-num&gt;&lt;urls&gt;&lt;related-urls&gt;&lt;url&gt;http://ac.els-cdn.com/S0197245602003203/1-s2.0-S0197245602003203-main.pdf?_tid=7a7facb2-40f2-11e5-adc7-00000aacb361&amp;amp;acdnat=1439384768_11f6d1c8018c87ff9e8768be7ee448cc&lt;/url&gt;&lt;/related-urls&gt;&lt;/urls&gt;&lt;remote-database-provider&gt;NLM&lt;/remote-database-provider&gt;&lt;language&gt;eng&lt;/language&gt;&lt;/record&gt;&lt;/Cite&gt;&lt;/EndNote&gt;</w:instrText>
      </w:r>
      <w:r w:rsidR="00F5270F" w:rsidRPr="00E601F6">
        <w:rPr>
          <w:rFonts w:cs="Times New Roman"/>
        </w:rPr>
        <w:fldChar w:fldCharType="separate"/>
      </w:r>
      <w:r w:rsidR="003A4B56">
        <w:rPr>
          <w:rFonts w:cs="Times New Roman"/>
          <w:noProof/>
        </w:rPr>
        <w:t>[56]</w:t>
      </w:r>
      <w:r w:rsidR="00F5270F" w:rsidRPr="00E601F6">
        <w:rPr>
          <w:rFonts w:cs="Times New Roman"/>
        </w:rPr>
        <w:fldChar w:fldCharType="end"/>
      </w:r>
      <w:r w:rsidR="00F5270F" w:rsidRPr="00E601F6">
        <w:rPr>
          <w:rFonts w:cs="Times New Roman"/>
        </w:rPr>
        <w:t xml:space="preserve"> </w:t>
      </w:r>
      <w:r w:rsidR="00CA505B">
        <w:rPr>
          <w:rFonts w:cs="Times New Roman"/>
        </w:rPr>
        <w:t>there is evidence to suggeste that they</w:t>
      </w:r>
      <w:r w:rsidR="00F5270F" w:rsidRPr="00E601F6">
        <w:rPr>
          <w:rFonts w:cs="Times New Roman"/>
        </w:rPr>
        <w:t xml:space="preserve"> promote adherence</w:t>
      </w:r>
      <w:r w:rsidR="00F729C9" w:rsidRPr="00E601F6">
        <w:rPr>
          <w:rFonts w:cs="Times New Roman"/>
        </w:rPr>
        <w:t>.</w:t>
      </w:r>
      <w:r w:rsidR="00F5270F" w:rsidRPr="00E601F6">
        <w:rPr>
          <w:rFonts w:cs="Times New Roman"/>
        </w:rPr>
        <w:fldChar w:fldCharType="begin"/>
      </w:r>
      <w:r w:rsidR="003A4B56">
        <w:rPr>
          <w:rFonts w:cs="Times New Roman"/>
        </w:rPr>
        <w:instrText xml:space="preserve"> ADDIN EN.CITE &lt;EndNote&gt;&lt;Cite&gt;&lt;Author&gt;Abraham&lt;/Author&gt;&lt;Year&gt;2008&lt;/Year&gt;&lt;RecNum&gt;52&lt;/RecNum&gt;&lt;DisplayText&gt;[57]&lt;/DisplayText&gt;&lt;record&gt;&lt;rec-number&gt;52&lt;/rec-number&gt;&lt;foreign-keys&gt;&lt;key app="EN" db-id="e5estvrxd0f0dmea5vdpaerx5r0defrtff5t" timestamp="1536914529"&gt;52&lt;/key&gt;&lt;/foreign-keys&gt;&lt;ref-type name="Journal Article"&gt;17&lt;/ref-type&gt;&lt;contributors&gt;&lt;authors&gt;&lt;author&gt;Abraham, C.&lt;/author&gt;&lt;author&gt;Michie, S.&lt;/author&gt;&lt;/authors&gt;&lt;/contributors&gt;&lt;auth-address&gt;Department of Psychology, University of Sussex, Brighton, England. s.c.s.abraham@sussex.ac.uk&lt;/auth-address&gt;&lt;titles&gt;&lt;title&gt;A taxonomy of behavior change techniques used in interventions&lt;/title&gt;&lt;secondary-title&gt;Health Psychol&lt;/secondary-title&gt;&lt;/titles&gt;&lt;periodical&gt;&lt;full-title&gt;Health Psychol&lt;/full-title&gt;&lt;/periodical&gt;&lt;pages&gt;379-87&lt;/pages&gt;&lt;volume&gt;27&lt;/volume&gt;&lt;number&gt;3&lt;/number&gt;&lt;edition&gt;2008/07/16&lt;/edition&gt;&lt;keywords&gt;&lt;keyword&gt;Behavior Therapy&lt;/keyword&gt;&lt;keyword&gt;Bibliometrics&lt;/keyword&gt;&lt;keyword&gt;Health Behavior&lt;/keyword&gt;&lt;keyword&gt;Humans&lt;/keyword&gt;&lt;keyword&gt;Psychotherapy/ classification&lt;/keyword&gt;&lt;/keywords&gt;&lt;dates&gt;&lt;year&gt;2008&lt;/year&gt;&lt;pub-dates&gt;&lt;date&gt;May&lt;/date&gt;&lt;/pub-dates&gt;&lt;/dates&gt;&lt;isbn&gt;0278-6133 (Print)&amp;#xD;0278-6133 (Linking)&lt;/isbn&gt;&lt;accession-num&gt;18624603&lt;/accession-num&gt;&lt;urls&gt;&lt;related-urls&gt;&lt;url&gt;http://psycnet.apa.org/journals/hea/27/3/379/&lt;/url&gt;&lt;/related-urls&gt;&lt;/urls&gt;&lt;electronic-resource-num&gt;10.1037/0278-6133.27.3.379&lt;/electronic-resource-num&gt;&lt;remote-database-provider&gt;NLM&lt;/remote-database-provider&gt;&lt;language&gt;eng&lt;/language&gt;&lt;/record&gt;&lt;/Cite&gt;&lt;/EndNote&gt;</w:instrText>
      </w:r>
      <w:r w:rsidR="00F5270F" w:rsidRPr="00E601F6">
        <w:rPr>
          <w:rFonts w:cs="Times New Roman"/>
        </w:rPr>
        <w:fldChar w:fldCharType="separate"/>
      </w:r>
      <w:r w:rsidR="003A4B56">
        <w:rPr>
          <w:rFonts w:cs="Times New Roman"/>
          <w:noProof/>
        </w:rPr>
        <w:t>[57]</w:t>
      </w:r>
      <w:r w:rsidR="00F5270F" w:rsidRPr="00E601F6">
        <w:rPr>
          <w:rFonts w:cs="Times New Roman"/>
        </w:rPr>
        <w:fldChar w:fldCharType="end"/>
      </w:r>
      <w:r w:rsidR="00F729C9" w:rsidRPr="00E601F6">
        <w:rPr>
          <w:rFonts w:cs="Times New Roman"/>
        </w:rPr>
        <w:t xml:space="preserve"> </w:t>
      </w:r>
      <w:r w:rsidR="00406F1E">
        <w:rPr>
          <w:rFonts w:cs="Times New Roman"/>
        </w:rPr>
        <w:t>We are assessing a</w:t>
      </w:r>
      <w:r w:rsidR="00F729C9" w:rsidRPr="00E601F6">
        <w:rPr>
          <w:rFonts w:cs="Times New Roman"/>
        </w:rPr>
        <w:t xml:space="preserve">dherence </w:t>
      </w:r>
      <w:r w:rsidR="00406F1E">
        <w:rPr>
          <w:rFonts w:cs="Times New Roman"/>
        </w:rPr>
        <w:t>to</w:t>
      </w:r>
      <w:r w:rsidR="00F729C9" w:rsidRPr="00E601F6">
        <w:rPr>
          <w:rFonts w:cs="Times New Roman"/>
        </w:rPr>
        <w:t xml:space="preserve"> exercises in the follow-up questionnaires</w:t>
      </w:r>
      <w:r w:rsidR="00406F1E">
        <w:rPr>
          <w:rFonts w:cs="Times New Roman"/>
        </w:rPr>
        <w:t>,</w:t>
      </w:r>
      <w:r w:rsidR="00F729C9" w:rsidRPr="00E601F6">
        <w:rPr>
          <w:rFonts w:cs="Times New Roman"/>
        </w:rPr>
        <w:t xml:space="preserve"> with participants reporting exercise frequency.</w:t>
      </w:r>
    </w:p>
    <w:p w14:paraId="5AFD08D6" w14:textId="3848DF32" w:rsidR="00B321AE" w:rsidRDefault="00B321AE" w:rsidP="00830592">
      <w:pPr>
        <w:spacing w:after="0" w:line="360" w:lineRule="auto"/>
        <w:jc w:val="both"/>
        <w:rPr>
          <w:b/>
        </w:rPr>
      </w:pPr>
    </w:p>
    <w:p w14:paraId="6E76F60D" w14:textId="77777777" w:rsidR="00B321AE" w:rsidRPr="006578EC" w:rsidRDefault="00B321AE" w:rsidP="00830592">
      <w:pPr>
        <w:spacing w:after="0" w:line="360" w:lineRule="auto"/>
        <w:jc w:val="both"/>
        <w:rPr>
          <w:b/>
          <w:i/>
        </w:rPr>
      </w:pPr>
      <w:r w:rsidRPr="006578EC">
        <w:rPr>
          <w:b/>
          <w:i/>
        </w:rPr>
        <w:t>Concomitant care</w:t>
      </w:r>
    </w:p>
    <w:p w14:paraId="5EA758C1" w14:textId="7C76BE17" w:rsidR="00B321AE" w:rsidRPr="006578EC" w:rsidRDefault="006578EC" w:rsidP="00830592">
      <w:pPr>
        <w:spacing w:after="0" w:line="360" w:lineRule="auto"/>
        <w:jc w:val="both"/>
      </w:pPr>
      <w:r>
        <w:t>Participants</w:t>
      </w:r>
      <w:r w:rsidR="00B321AE">
        <w:t xml:space="preserve"> can</w:t>
      </w:r>
      <w:r w:rsidR="00B321AE" w:rsidRPr="006578EC">
        <w:t xml:space="preserve"> seek other treatment during the trial </w:t>
      </w:r>
      <w:r>
        <w:t>as per usual</w:t>
      </w:r>
      <w:r w:rsidR="00A72CEF">
        <w:t xml:space="preserve"> care</w:t>
      </w:r>
      <w:r w:rsidR="00B321AE" w:rsidRPr="006578EC">
        <w:t xml:space="preserve">. Additional treatments, including GP </w:t>
      </w:r>
      <w:r>
        <w:t xml:space="preserve">visits </w:t>
      </w:r>
      <w:r w:rsidR="00B321AE" w:rsidRPr="006578EC">
        <w:t>or other health professional</w:t>
      </w:r>
      <w:r>
        <w:t xml:space="preserve"> consultations</w:t>
      </w:r>
      <w:r w:rsidR="00B321AE" w:rsidRPr="006578EC">
        <w:t xml:space="preserve">, medication, </w:t>
      </w:r>
      <w:r>
        <w:t xml:space="preserve">other </w:t>
      </w:r>
      <w:r w:rsidR="00B321AE" w:rsidRPr="006578EC">
        <w:t xml:space="preserve">physical </w:t>
      </w:r>
      <w:r>
        <w:t>or</w:t>
      </w:r>
      <w:r w:rsidR="00B321AE" w:rsidRPr="006578EC">
        <w:t xml:space="preserve"> alternative therapies, will be recorded</w:t>
      </w:r>
      <w:r w:rsidR="00A72CEF">
        <w:t xml:space="preserve"> as part of participant follow up questionnaires at 8 weeks, 6 and 12 months</w:t>
      </w:r>
      <w:r w:rsidR="00B321AE" w:rsidRPr="006578EC">
        <w:t>.</w:t>
      </w:r>
    </w:p>
    <w:p w14:paraId="61DCBED9" w14:textId="77777777" w:rsidR="0099620F" w:rsidRPr="006578EC" w:rsidRDefault="0099620F" w:rsidP="00830592">
      <w:pPr>
        <w:spacing w:after="0" w:line="360" w:lineRule="auto"/>
        <w:jc w:val="both"/>
      </w:pPr>
    </w:p>
    <w:p w14:paraId="44A28882" w14:textId="6FEBA3FD" w:rsidR="00A241A6" w:rsidRDefault="00ED4050" w:rsidP="00830592">
      <w:pPr>
        <w:tabs>
          <w:tab w:val="center" w:pos="4513"/>
        </w:tabs>
        <w:spacing w:after="0" w:line="360" w:lineRule="auto"/>
        <w:jc w:val="both"/>
      </w:pPr>
      <w:r w:rsidRPr="00A241A6">
        <w:rPr>
          <w:b/>
          <w:i/>
        </w:rPr>
        <w:t>Monitoring</w:t>
      </w:r>
      <w:r w:rsidR="001F42E3">
        <w:rPr>
          <w:b/>
          <w:i/>
        </w:rPr>
        <w:t xml:space="preserve">, </w:t>
      </w:r>
      <w:r w:rsidR="00B946D4">
        <w:rPr>
          <w:b/>
          <w:i/>
        </w:rPr>
        <w:t>quality assurance</w:t>
      </w:r>
      <w:r w:rsidR="001F42E3">
        <w:rPr>
          <w:b/>
          <w:i/>
        </w:rPr>
        <w:t xml:space="preserve"> and safety</w:t>
      </w:r>
    </w:p>
    <w:p w14:paraId="4DA09201" w14:textId="100DA420" w:rsidR="00ED4050" w:rsidRPr="00241DA8" w:rsidRDefault="00D75BEA" w:rsidP="00830592">
      <w:pPr>
        <w:tabs>
          <w:tab w:val="center" w:pos="4513"/>
        </w:tabs>
        <w:spacing w:after="0" w:line="360" w:lineRule="auto"/>
        <w:jc w:val="both"/>
      </w:pPr>
      <w:r>
        <w:t xml:space="preserve">We monitor </w:t>
      </w:r>
      <w:r w:rsidR="00B946D4">
        <w:t>i</w:t>
      </w:r>
      <w:r w:rsidR="00ED4050" w:rsidRPr="00241DA8">
        <w:t xml:space="preserve">ntervention </w:t>
      </w:r>
      <w:r w:rsidR="00B946D4">
        <w:t xml:space="preserve">delivery </w:t>
      </w:r>
      <w:r w:rsidR="001D71B1">
        <w:t xml:space="preserve">fidelity </w:t>
      </w:r>
      <w:r>
        <w:t xml:space="preserve">using </w:t>
      </w:r>
      <w:r w:rsidR="00B946D4" w:rsidRPr="00241DA8">
        <w:t>site monitoring</w:t>
      </w:r>
      <w:r w:rsidR="001D71B1">
        <w:t xml:space="preserve"> visits,</w:t>
      </w:r>
      <w:r w:rsidR="00B946D4" w:rsidRPr="00241DA8">
        <w:t xml:space="preserve"> quality assurance visits</w:t>
      </w:r>
      <w:r w:rsidR="001D71B1">
        <w:t>,</w:t>
      </w:r>
      <w:r w:rsidR="00B946D4" w:rsidRPr="00241DA8">
        <w:t xml:space="preserve"> </w:t>
      </w:r>
      <w:r w:rsidR="00B946D4">
        <w:t xml:space="preserve">and </w:t>
      </w:r>
      <w:r w:rsidR="00ED4050" w:rsidRPr="00241DA8">
        <w:t>central</w:t>
      </w:r>
      <w:r w:rsidR="00B946D4">
        <w:t xml:space="preserve"> monitoring </w:t>
      </w:r>
      <w:r w:rsidR="00F902F5">
        <w:t xml:space="preserve">of </w:t>
      </w:r>
      <w:r w:rsidR="00ED4050" w:rsidRPr="00241DA8">
        <w:t xml:space="preserve">treatment </w:t>
      </w:r>
      <w:r w:rsidR="002E3DB0">
        <w:t xml:space="preserve">session </w:t>
      </w:r>
      <w:r w:rsidR="00ED4050" w:rsidRPr="00241DA8">
        <w:t>logs</w:t>
      </w:r>
      <w:r w:rsidR="00B946D4">
        <w:t>.</w:t>
      </w:r>
      <w:r w:rsidR="00944CB3">
        <w:t xml:space="preserve">  </w:t>
      </w:r>
      <w:r w:rsidR="00406F1E">
        <w:t>E</w:t>
      </w:r>
      <w:r w:rsidR="00ED4050" w:rsidRPr="00241DA8">
        <w:t xml:space="preserve">ach site </w:t>
      </w:r>
      <w:r>
        <w:t>is</w:t>
      </w:r>
      <w:r w:rsidR="00ED4050" w:rsidRPr="00241DA8">
        <w:t xml:space="preserve"> </w:t>
      </w:r>
      <w:r w:rsidR="00406F1E">
        <w:t>visited</w:t>
      </w:r>
      <w:r w:rsidR="008A04D8">
        <w:t xml:space="preserve"> at least</w:t>
      </w:r>
      <w:r w:rsidR="00406F1E">
        <w:t xml:space="preserve"> twice </w:t>
      </w:r>
      <w:r w:rsidR="00ED4050" w:rsidRPr="00241DA8">
        <w:t xml:space="preserve">annually to ensure </w:t>
      </w:r>
      <w:r w:rsidR="00406F1E">
        <w:t>the</w:t>
      </w:r>
      <w:r w:rsidR="00ED4050" w:rsidRPr="00241DA8">
        <w:t xml:space="preserve"> </w:t>
      </w:r>
      <w:r w:rsidR="00B946D4">
        <w:t>physio</w:t>
      </w:r>
      <w:r w:rsidR="00ED4050" w:rsidRPr="00241DA8">
        <w:t>therapists adher</w:t>
      </w:r>
      <w:r w:rsidR="001D71B1">
        <w:t>e</w:t>
      </w:r>
      <w:r w:rsidR="00ED4050" w:rsidRPr="00241DA8">
        <w:t xml:space="preserve"> to the </w:t>
      </w:r>
      <w:r w:rsidR="00B946D4">
        <w:t xml:space="preserve">intervention </w:t>
      </w:r>
      <w:r w:rsidR="00ED4050" w:rsidRPr="00241DA8">
        <w:t xml:space="preserve">protocol. The trial research physiotherapists </w:t>
      </w:r>
      <w:r w:rsidR="001D71B1">
        <w:t>attend</w:t>
      </w:r>
      <w:r w:rsidR="00ED4050" w:rsidRPr="00241DA8">
        <w:t xml:space="preserve"> an appointment session for each trial </w:t>
      </w:r>
      <w:r w:rsidR="008A04D8">
        <w:t>intervention</w:t>
      </w:r>
      <w:r w:rsidR="00ED4050" w:rsidRPr="00241DA8">
        <w:t xml:space="preserve"> and complete a standardised checklist </w:t>
      </w:r>
      <w:r w:rsidR="00503029" w:rsidRPr="00241DA8">
        <w:t>cover</w:t>
      </w:r>
      <w:r w:rsidR="001D71B1">
        <w:t>ing</w:t>
      </w:r>
      <w:r w:rsidR="00503029" w:rsidRPr="00241DA8">
        <w:t xml:space="preserve"> knowledge of trial procedures, return</w:t>
      </w:r>
      <w:r>
        <w:t>ing</w:t>
      </w:r>
      <w:r w:rsidR="00503029" w:rsidRPr="00241DA8">
        <w:t xml:space="preserve"> trial paperwork, stor</w:t>
      </w:r>
      <w:r>
        <w:t>ing</w:t>
      </w:r>
      <w:r w:rsidR="00503029" w:rsidRPr="00241DA8">
        <w:t xml:space="preserve"> trial materials, intervention delivery</w:t>
      </w:r>
      <w:r>
        <w:t xml:space="preserve"> timing</w:t>
      </w:r>
      <w:r w:rsidR="00503029" w:rsidRPr="00241DA8">
        <w:t xml:space="preserve">, and </w:t>
      </w:r>
      <w:r w:rsidR="00CA505B">
        <w:t>adherence</w:t>
      </w:r>
      <w:r w:rsidR="00503029" w:rsidRPr="00241DA8">
        <w:t xml:space="preserve"> to intervention protocols. </w:t>
      </w:r>
      <w:r w:rsidR="001D71B1">
        <w:t xml:space="preserve">The </w:t>
      </w:r>
      <w:r w:rsidR="00D908BF">
        <w:t xml:space="preserve">delivering </w:t>
      </w:r>
      <w:r w:rsidR="001D71B1">
        <w:t>physiotherapist receives f</w:t>
      </w:r>
      <w:r w:rsidR="00ED4050" w:rsidRPr="00241DA8">
        <w:t xml:space="preserve">eedback at the end of each </w:t>
      </w:r>
      <w:r w:rsidR="008A04D8">
        <w:t xml:space="preserve">quality assurance </w:t>
      </w:r>
      <w:r w:rsidR="00ED4050" w:rsidRPr="00241DA8">
        <w:t xml:space="preserve">visit. </w:t>
      </w:r>
      <w:r w:rsidR="00B946D4">
        <w:t>If</w:t>
      </w:r>
      <w:r w:rsidR="00ED4050" w:rsidRPr="00241DA8">
        <w:t xml:space="preserve"> </w:t>
      </w:r>
      <w:r>
        <w:t xml:space="preserve">protocol adherence </w:t>
      </w:r>
      <w:r w:rsidR="00ED4050" w:rsidRPr="00241DA8">
        <w:t>is below the required standard, further measures (e.g.</w:t>
      </w:r>
      <w:r w:rsidR="00E63A36">
        <w:t>,</w:t>
      </w:r>
      <w:r w:rsidR="00ED4050" w:rsidRPr="00241DA8">
        <w:t xml:space="preserve"> retraining) will be instituted after discussion with the trial team and site.</w:t>
      </w:r>
    </w:p>
    <w:p w14:paraId="240E1F2F" w14:textId="77777777" w:rsidR="00ED4050" w:rsidRPr="00241DA8" w:rsidRDefault="00ED4050" w:rsidP="00830592">
      <w:pPr>
        <w:spacing w:after="0" w:line="360" w:lineRule="auto"/>
        <w:jc w:val="both"/>
      </w:pPr>
    </w:p>
    <w:p w14:paraId="4CCF1A5A" w14:textId="0EB257F9" w:rsidR="00ED4050" w:rsidRDefault="00026F18" w:rsidP="00830592">
      <w:pPr>
        <w:spacing w:after="0" w:line="360" w:lineRule="auto"/>
        <w:jc w:val="both"/>
      </w:pPr>
      <w:r>
        <w:t xml:space="preserve">Clinicians delivering </w:t>
      </w:r>
      <w:r w:rsidR="001D71B1">
        <w:t>the</w:t>
      </w:r>
      <w:r w:rsidR="00D75BEA">
        <w:t xml:space="preserve"> </w:t>
      </w:r>
      <w:r w:rsidR="008A04D8">
        <w:t xml:space="preserve">GRASP </w:t>
      </w:r>
      <w:r>
        <w:t>intervention</w:t>
      </w:r>
      <w:r w:rsidR="008A04D8">
        <w:t xml:space="preserve"> are asked to </w:t>
      </w:r>
      <w:r>
        <w:t xml:space="preserve"> </w:t>
      </w:r>
      <w:r w:rsidR="00ED4050" w:rsidRPr="00241DA8">
        <w:t>complete treatment logs at the end of each session</w:t>
      </w:r>
      <w:r w:rsidR="00D75BEA">
        <w:t>,</w:t>
      </w:r>
      <w:r w:rsidR="00ED4050" w:rsidRPr="00241DA8">
        <w:t xml:space="preserve"> consist</w:t>
      </w:r>
      <w:r w:rsidR="00D75BEA">
        <w:t>ing</w:t>
      </w:r>
      <w:r w:rsidR="00ED4050" w:rsidRPr="00241DA8">
        <w:t xml:space="preserve"> of a checklist documenting the key elements of the session (e.g.</w:t>
      </w:r>
      <w:r w:rsidR="00D75BEA">
        <w:t>,</w:t>
      </w:r>
      <w:r w:rsidR="00ED4050" w:rsidRPr="00241DA8">
        <w:t xml:space="preserve"> exercises, sets and repetitions, load, injection type and dosage/volume). </w:t>
      </w:r>
      <w:r w:rsidR="00944CB3">
        <w:t>These</w:t>
      </w:r>
      <w:r w:rsidR="00ED4050" w:rsidRPr="00241DA8">
        <w:t xml:space="preserve"> </w:t>
      </w:r>
      <w:r w:rsidR="00A26D12">
        <w:t xml:space="preserve">are </w:t>
      </w:r>
      <w:r w:rsidR="00ED4050" w:rsidRPr="00241DA8">
        <w:t xml:space="preserve">returned to the </w:t>
      </w:r>
      <w:r w:rsidR="00A26D12">
        <w:t xml:space="preserve">central </w:t>
      </w:r>
      <w:r w:rsidR="00ED4050" w:rsidRPr="00241DA8">
        <w:t>GRASP trial team</w:t>
      </w:r>
      <w:r w:rsidR="001D71B1">
        <w:t>,</w:t>
      </w:r>
      <w:r w:rsidR="00ED4050" w:rsidRPr="00241DA8">
        <w:t xml:space="preserve"> </w:t>
      </w:r>
      <w:r w:rsidR="001D71B1">
        <w:t>who</w:t>
      </w:r>
      <w:r w:rsidR="00A26D12">
        <w:t xml:space="preserve"> </w:t>
      </w:r>
      <w:r w:rsidR="00AB1D94" w:rsidRPr="00241DA8">
        <w:t xml:space="preserve">review and </w:t>
      </w:r>
      <w:r w:rsidR="00ED4050" w:rsidRPr="00241DA8">
        <w:t xml:space="preserve">enter </w:t>
      </w:r>
      <w:r w:rsidR="001D71B1">
        <w:t xml:space="preserve">them </w:t>
      </w:r>
      <w:r w:rsidR="00ED4050" w:rsidRPr="00241DA8">
        <w:t xml:space="preserve">onto the trial database. </w:t>
      </w:r>
      <w:r w:rsidR="002E3DB0">
        <w:t>C</w:t>
      </w:r>
      <w:r w:rsidR="00ED4050" w:rsidRPr="00241DA8">
        <w:t xml:space="preserve">ustom-designed reports </w:t>
      </w:r>
      <w:r w:rsidR="00A26D12">
        <w:t xml:space="preserve">are generated </w:t>
      </w:r>
      <w:r w:rsidR="001D71B1">
        <w:t>for</w:t>
      </w:r>
      <w:r w:rsidR="00A26D12">
        <w:t xml:space="preserve"> central</w:t>
      </w:r>
      <w:r w:rsidR="00D908BF">
        <w:t>ly</w:t>
      </w:r>
      <w:r w:rsidR="00ED4050" w:rsidRPr="00241DA8">
        <w:t xml:space="preserve"> monitoring the intervention</w:t>
      </w:r>
      <w:r w:rsidR="008A04D8">
        <w:t xml:space="preserve"> delivery</w:t>
      </w:r>
      <w:r w:rsidR="00ED4050" w:rsidRPr="00241DA8">
        <w:t xml:space="preserve"> including </w:t>
      </w:r>
      <w:r w:rsidR="00503029" w:rsidRPr="00241DA8">
        <w:t xml:space="preserve">the </w:t>
      </w:r>
      <w:r w:rsidR="00CA505B">
        <w:t xml:space="preserve">timing, </w:t>
      </w:r>
      <w:r w:rsidR="00ED4050" w:rsidRPr="00241DA8">
        <w:t>number</w:t>
      </w:r>
      <w:r w:rsidR="008A04D8">
        <w:t xml:space="preserve"> and duration</w:t>
      </w:r>
      <w:r w:rsidR="00ED4050" w:rsidRPr="00241DA8">
        <w:t xml:space="preserve"> of sessions, injection details</w:t>
      </w:r>
      <w:r w:rsidR="00503029" w:rsidRPr="00241DA8">
        <w:t xml:space="preserve"> (e.g. volume/dosage)</w:t>
      </w:r>
      <w:r w:rsidR="00ED4050" w:rsidRPr="00241DA8">
        <w:t>, content of treatment sessions, participant attendance</w:t>
      </w:r>
      <w:r w:rsidR="00D75BEA">
        <w:t>,</w:t>
      </w:r>
      <w:r w:rsidR="00ED4050" w:rsidRPr="00241DA8">
        <w:t xml:space="preserve"> </w:t>
      </w:r>
      <w:r w:rsidR="00D75BEA">
        <w:t xml:space="preserve">and </w:t>
      </w:r>
      <w:r w:rsidR="00ED4050" w:rsidRPr="00241DA8">
        <w:t xml:space="preserve">paperwork </w:t>
      </w:r>
      <w:r w:rsidR="00503029" w:rsidRPr="00241DA8">
        <w:t>return</w:t>
      </w:r>
      <w:r w:rsidR="00ED4050" w:rsidRPr="00241DA8">
        <w:t xml:space="preserve">. </w:t>
      </w:r>
      <w:r w:rsidR="00D75BEA">
        <w:t xml:space="preserve">Intervention delivery is thus </w:t>
      </w:r>
      <w:r w:rsidR="00ED4050" w:rsidRPr="00241DA8">
        <w:t>monitor</w:t>
      </w:r>
      <w:r w:rsidR="00D75BEA">
        <w:t>ed</w:t>
      </w:r>
      <w:r w:rsidR="00ED4050" w:rsidRPr="00241DA8">
        <w:t xml:space="preserve"> on a site-by-site </w:t>
      </w:r>
      <w:r w:rsidR="00D75BEA">
        <w:t xml:space="preserve">and overall </w:t>
      </w:r>
      <w:r w:rsidR="00ED4050" w:rsidRPr="00241DA8">
        <w:t xml:space="preserve">basis. </w:t>
      </w:r>
      <w:r w:rsidR="00D75BEA">
        <w:t xml:space="preserve">Monitoring will </w:t>
      </w:r>
      <w:r w:rsidR="00ED4050" w:rsidRPr="00241DA8">
        <w:t xml:space="preserve">reveal deviations or discrepancies </w:t>
      </w:r>
      <w:r w:rsidR="00503029" w:rsidRPr="00241DA8">
        <w:t>from the trial protocol</w:t>
      </w:r>
      <w:r w:rsidR="00D75BEA">
        <w:t>,</w:t>
      </w:r>
      <w:r w:rsidR="00503029" w:rsidRPr="00241DA8">
        <w:t xml:space="preserve"> </w:t>
      </w:r>
      <w:r w:rsidR="00ED4050" w:rsidRPr="00241DA8">
        <w:t xml:space="preserve">which </w:t>
      </w:r>
      <w:r w:rsidR="00D75BEA">
        <w:t>will</w:t>
      </w:r>
      <w:r w:rsidR="00ED4050" w:rsidRPr="00241DA8">
        <w:t xml:space="preserve"> be investigated </w:t>
      </w:r>
      <w:r w:rsidR="00BB003E" w:rsidRPr="00241DA8">
        <w:t xml:space="preserve">and, if required, measures </w:t>
      </w:r>
      <w:r w:rsidR="00D75BEA">
        <w:t xml:space="preserve">will be </w:t>
      </w:r>
      <w:r w:rsidR="00BB003E" w:rsidRPr="00241DA8">
        <w:t>taken to address them</w:t>
      </w:r>
      <w:r w:rsidR="00AB1D94" w:rsidRPr="00241DA8">
        <w:t xml:space="preserve"> at an early stage</w:t>
      </w:r>
      <w:r w:rsidR="00C006D3">
        <w:t xml:space="preserve"> throughout the duration of the trial</w:t>
      </w:r>
      <w:r w:rsidR="00ED4050" w:rsidRPr="00241DA8">
        <w:t xml:space="preserve">. </w:t>
      </w:r>
    </w:p>
    <w:p w14:paraId="3DFF07CA" w14:textId="77777777" w:rsidR="001F42E3" w:rsidRDefault="001F42E3" w:rsidP="00830592">
      <w:pPr>
        <w:spacing w:after="0" w:line="360" w:lineRule="auto"/>
        <w:jc w:val="both"/>
      </w:pPr>
    </w:p>
    <w:p w14:paraId="7BDA92FE" w14:textId="69D1B099" w:rsidR="001F42E3" w:rsidRPr="00241DA8" w:rsidRDefault="001F42E3" w:rsidP="00830592">
      <w:pPr>
        <w:spacing w:after="0" w:line="360" w:lineRule="auto"/>
        <w:jc w:val="both"/>
      </w:pPr>
      <w:r w:rsidRPr="001F42E3">
        <w:t xml:space="preserve">Foreseeable adverse events occurring as a result of the trial intervention(s) </w:t>
      </w:r>
      <w:r w:rsidR="008A04D8">
        <w:t xml:space="preserve">are </w:t>
      </w:r>
      <w:r w:rsidRPr="001F42E3">
        <w:t>not be</w:t>
      </w:r>
      <w:r w:rsidR="00C55C04">
        <w:t>ing</w:t>
      </w:r>
      <w:r w:rsidRPr="001F42E3">
        <w:t xml:space="preserve"> recorded as part of the </w:t>
      </w:r>
      <w:r w:rsidR="008A04D8">
        <w:t xml:space="preserve">GRASP </w:t>
      </w:r>
      <w:r w:rsidRPr="001F42E3">
        <w:t xml:space="preserve">trial. </w:t>
      </w:r>
      <w:r>
        <w:t>P</w:t>
      </w:r>
      <w:r w:rsidRPr="001F42E3">
        <w:t xml:space="preserve">articipants </w:t>
      </w:r>
      <w:r w:rsidR="008A04D8">
        <w:t>are</w:t>
      </w:r>
      <w:r w:rsidRPr="001F42E3">
        <w:t xml:space="preserve"> provided with information on potential adverse events from exercise and corticosteroid injection (if applicable), including what </w:t>
      </w:r>
      <w:r>
        <w:t>to</w:t>
      </w:r>
      <w:r w:rsidRPr="001F42E3">
        <w:t xml:space="preserve"> do if t</w:t>
      </w:r>
      <w:r>
        <w:t>hey experience an adverse event</w:t>
      </w:r>
      <w:r w:rsidRPr="001F42E3">
        <w:t xml:space="preserve">. </w:t>
      </w:r>
      <w:r>
        <w:t>Serious Adverse Events (SAEs)</w:t>
      </w:r>
      <w:r w:rsidRPr="001F42E3">
        <w:t xml:space="preserve"> (defined as any unexpected medical occurrence than can result in death, is life threatening or results in hospitalisation or incapacity) are highly unlikely</w:t>
      </w:r>
      <w:r w:rsidR="008A04D8">
        <w:t xml:space="preserve"> to occur</w:t>
      </w:r>
      <w:r w:rsidRPr="001F42E3">
        <w:t xml:space="preserve"> </w:t>
      </w:r>
      <w:r>
        <w:t>but</w:t>
      </w:r>
      <w:r w:rsidR="008A04D8">
        <w:t xml:space="preserve"> will be</w:t>
      </w:r>
      <w:r>
        <w:t xml:space="preserve"> </w:t>
      </w:r>
      <w:r w:rsidRPr="001F42E3">
        <w:t>report</w:t>
      </w:r>
      <w:r w:rsidR="008A04D8">
        <w:t>ed</w:t>
      </w:r>
      <w:r>
        <w:t xml:space="preserve"> as per the</w:t>
      </w:r>
      <w:r w:rsidR="008A04D8">
        <w:t xml:space="preserve"> trial</w:t>
      </w:r>
      <w:r>
        <w:t xml:space="preserve"> protocol</w:t>
      </w:r>
      <w:r w:rsidRPr="001F42E3">
        <w:t>.</w:t>
      </w:r>
      <w:r w:rsidRPr="00241DA8">
        <w:fldChar w:fldCharType="begin">
          <w:fldData xml:space="preserve">PEVuZE5vdGU+PENpdGU+PEF1dGhvcj5Ib3Bld2VsbDwvQXV0aG9yPjxZZWFyPjIwMTc8L1llYXI+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xODAwNDwvcGFnZXM+PHZvbHVtZT43PC92b2x1bWU+PG51bWJlcj43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</w:fldData>
        </w:fldChar>
      </w:r>
      <w:r w:rsidR="0060496E">
        <w:instrText xml:space="preserve"> ADDIN EN.CITE </w:instrText>
      </w:r>
      <w:r w:rsidR="0060496E">
        <w:fldChar w:fldCharType="begin">
          <w:fldData xml:space="preserve">PEVuZE5vdGU+PENpdGU+PEF1dGhvcj5Ib3Bld2VsbDwvQXV0aG9yPjxZZWFyPjIwMTc8L1llYXI+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</w:fldData>
        </w:fldChar>
      </w:r>
      <w:r w:rsidR="0060496E">
        <w:instrText xml:space="preserve"> ADDIN EN.CITE.DATA </w:instrText>
      </w:r>
      <w:r w:rsidR="0060496E">
        <w:fldChar w:fldCharType="end"/>
      </w:r>
      <w:r w:rsidRPr="00241DA8">
        <w:fldChar w:fldCharType="separate"/>
      </w:r>
      <w:r w:rsidR="0060496E">
        <w:rPr>
          <w:noProof/>
        </w:rPr>
        <w:t>[10]</w:t>
      </w:r>
      <w:r w:rsidRPr="00241DA8">
        <w:fldChar w:fldCharType="end"/>
      </w:r>
    </w:p>
    <w:p w14:paraId="3BCC99BF" w14:textId="77777777" w:rsidR="00D9132C" w:rsidRPr="00241DA8" w:rsidRDefault="00D9132C" w:rsidP="00830592">
      <w:pPr>
        <w:spacing w:after="0" w:line="360" w:lineRule="auto"/>
        <w:jc w:val="both"/>
      </w:pPr>
    </w:p>
    <w:p w14:paraId="75437E26" w14:textId="48014FEB" w:rsidR="000100E7" w:rsidRPr="00241DA8" w:rsidRDefault="000100E7" w:rsidP="00830592">
      <w:pPr>
        <w:keepNext/>
        <w:tabs>
          <w:tab w:val="center" w:pos="4513"/>
        </w:tabs>
        <w:spacing w:after="0" w:line="360" w:lineRule="auto"/>
        <w:jc w:val="both"/>
        <w:rPr>
          <w:b/>
        </w:rPr>
      </w:pPr>
      <w:r w:rsidRPr="00241DA8">
        <w:rPr>
          <w:b/>
        </w:rPr>
        <w:t>Conclusion</w:t>
      </w:r>
    </w:p>
    <w:p w14:paraId="47BC6866" w14:textId="4C5A2396" w:rsidR="00492D66" w:rsidRPr="00241DA8" w:rsidRDefault="000100E7" w:rsidP="00830592">
      <w:pPr>
        <w:spacing w:after="0" w:line="360" w:lineRule="auto"/>
        <w:jc w:val="both"/>
      </w:pPr>
      <w:r w:rsidRPr="00241DA8">
        <w:t xml:space="preserve">This </w:t>
      </w:r>
      <w:r w:rsidR="00A26D12">
        <w:t xml:space="preserve">article </w:t>
      </w:r>
      <w:r w:rsidRPr="00241DA8">
        <w:t>describe</w:t>
      </w:r>
      <w:r w:rsidR="00D9132C" w:rsidRPr="00241DA8">
        <w:t>s</w:t>
      </w:r>
      <w:r w:rsidRPr="00241DA8">
        <w:t xml:space="preserve"> the development and details of the GRASP intervention</w:t>
      </w:r>
      <w:r w:rsidR="00D9132C" w:rsidRPr="00241DA8">
        <w:t>s</w:t>
      </w:r>
      <w:r w:rsidRPr="00241DA8">
        <w:t xml:space="preserve"> for treat</w:t>
      </w:r>
      <w:r w:rsidR="00E63A36">
        <w:t>ing</w:t>
      </w:r>
      <w:r w:rsidRPr="00241DA8">
        <w:t xml:space="preserve"> rotator cuff disorders</w:t>
      </w:r>
      <w:r w:rsidR="00D62FC4" w:rsidRPr="00241DA8">
        <w:t>,</w:t>
      </w:r>
      <w:r w:rsidRPr="00241DA8">
        <w:t xml:space="preserve"> tested as part of a multi-centre randomised</w:t>
      </w:r>
      <w:r w:rsidR="00A26D12">
        <w:t xml:space="preserve"> controlled</w:t>
      </w:r>
      <w:r w:rsidRPr="00241DA8">
        <w:t xml:space="preserve"> trial. The </w:t>
      </w:r>
      <w:r w:rsidR="00420716">
        <w:t>clinical</w:t>
      </w:r>
      <w:r w:rsidR="00420716" w:rsidRPr="00241DA8">
        <w:t xml:space="preserve"> </w:t>
      </w:r>
      <w:r w:rsidRPr="00241DA8">
        <w:t>and cost-effectiveness of a progressive exercise intervention versus best</w:t>
      </w:r>
      <w:r w:rsidR="00E63A36">
        <w:t>-</w:t>
      </w:r>
      <w:r w:rsidRPr="00241DA8">
        <w:t xml:space="preserve">practice advice, </w:t>
      </w:r>
      <w:r w:rsidR="00D9132C" w:rsidRPr="00241DA8">
        <w:t xml:space="preserve">with and </w:t>
      </w:r>
      <w:r w:rsidR="00AC29B8" w:rsidRPr="00241DA8">
        <w:t>without corticosteroid</w:t>
      </w:r>
      <w:r w:rsidRPr="00241DA8">
        <w:t xml:space="preserve"> injection, will be reported at the end of the </w:t>
      </w:r>
      <w:r w:rsidR="00E63A36">
        <w:t xml:space="preserve">GRASP </w:t>
      </w:r>
      <w:r w:rsidRPr="00241DA8">
        <w:t>trial.</w:t>
      </w:r>
      <w:r w:rsidR="00067A60">
        <w:t xml:space="preserve"> </w:t>
      </w:r>
      <w:r w:rsidR="00D908BF">
        <w:t>T</w:t>
      </w:r>
      <w:r w:rsidR="007F27E3">
        <w:t>rial materials includ</w:t>
      </w:r>
      <w:r w:rsidR="008672EC">
        <w:t>ing</w:t>
      </w:r>
      <w:r w:rsidR="007F27E3">
        <w:t xml:space="preserve"> the t</w:t>
      </w:r>
      <w:r w:rsidR="00067A60">
        <w:t xml:space="preserve">raining materials and </w:t>
      </w:r>
      <w:r w:rsidR="007F27E3">
        <w:t xml:space="preserve">intervention </w:t>
      </w:r>
      <w:r w:rsidR="00067A60">
        <w:t xml:space="preserve">manuals will be made available </w:t>
      </w:r>
      <w:r w:rsidR="007F27E3">
        <w:t>via the trial website on completion of the trial</w:t>
      </w:r>
      <w:r w:rsidR="00067A60">
        <w:t>.</w:t>
      </w:r>
    </w:p>
    <w:p w14:paraId="3DC40371" w14:textId="116E0852" w:rsidR="00A11AB8" w:rsidRDefault="00A11AB8" w:rsidP="00830592">
      <w:pPr>
        <w:spacing w:after="160" w:line="360" w:lineRule="auto"/>
        <w:rPr>
          <w:b/>
        </w:rPr>
      </w:pPr>
    </w:p>
    <w:p w14:paraId="79BCD1FB" w14:textId="77777777" w:rsidR="006D7858" w:rsidRDefault="006D7858" w:rsidP="006D7858">
      <w:pPr>
        <w:spacing w:after="160" w:line="360" w:lineRule="auto"/>
        <w:jc w:val="both"/>
        <w:rPr>
          <w:b/>
        </w:rPr>
      </w:pPr>
      <w:r w:rsidRPr="00754F25">
        <w:rPr>
          <w:b/>
        </w:rPr>
        <w:t xml:space="preserve">Disclaimer </w:t>
      </w:r>
    </w:p>
    <w:p w14:paraId="5BD072E5" w14:textId="77777777" w:rsidR="006D7858" w:rsidRPr="00E601F6" w:rsidRDefault="006D7858" w:rsidP="006D7858">
      <w:pPr>
        <w:spacing w:after="160" w:line="360" w:lineRule="auto"/>
        <w:jc w:val="both"/>
      </w:pPr>
      <w:r w:rsidRPr="00E601F6">
        <w:t>The views expressed are those of the author(s) and not necessarily those of the NHS, the NIHR</w:t>
      </w:r>
      <w:r>
        <w:t>,</w:t>
      </w:r>
      <w:r w:rsidRPr="00E601F6">
        <w:t xml:space="preserve"> or the Department of Health.</w:t>
      </w:r>
    </w:p>
    <w:p w14:paraId="3BD178EE" w14:textId="67B97929" w:rsidR="006D7858" w:rsidRDefault="00595B17" w:rsidP="00830592">
      <w:pPr>
        <w:spacing w:after="160" w:line="360" w:lineRule="auto"/>
        <w:rPr>
          <w:b/>
        </w:rPr>
      </w:pPr>
      <w:r>
        <w:rPr>
          <w:b/>
        </w:rPr>
        <w:t>Conflict of interest</w:t>
      </w:r>
    </w:p>
    <w:p w14:paraId="516A10F4" w14:textId="649B5350" w:rsidR="00595B17" w:rsidRPr="00595B17" w:rsidRDefault="00595B17" w:rsidP="00830592">
      <w:pPr>
        <w:spacing w:after="160" w:line="360" w:lineRule="auto"/>
      </w:pPr>
      <w:r w:rsidRPr="00595B17">
        <w:t>None.</w:t>
      </w:r>
    </w:p>
    <w:p w14:paraId="51337796" w14:textId="37E6D52C" w:rsidR="00DF23D7" w:rsidRPr="00EA7F51" w:rsidRDefault="00D9132C" w:rsidP="00EA7F51">
      <w:pPr>
        <w:spacing w:after="160" w:line="360" w:lineRule="auto"/>
        <w:rPr>
          <w:b/>
        </w:rPr>
      </w:pPr>
      <w:r w:rsidRPr="00241DA8">
        <w:rPr>
          <w:b/>
        </w:rPr>
        <w:t>References</w:t>
      </w:r>
    </w:p>
    <w:p w14:paraId="6EDBBE21" w14:textId="77777777" w:rsidR="003A4B56" w:rsidRPr="003A4B56" w:rsidRDefault="00DF23D7" w:rsidP="003A4B56">
      <w:pPr>
        <w:pStyle w:val="EndNoteBibliography"/>
        <w:spacing w:after="240"/>
      </w:pPr>
      <w:r w:rsidRPr="00241DA8">
        <w:fldChar w:fldCharType="begin"/>
      </w:r>
      <w:r w:rsidRPr="00241DA8">
        <w:instrText xml:space="preserve"> ADDIN EN.REFLIST </w:instrText>
      </w:r>
      <w:r w:rsidRPr="00241DA8">
        <w:fldChar w:fldCharType="separate"/>
      </w:r>
      <w:r w:rsidR="003A4B56" w:rsidRPr="003A4B56">
        <w:t>[1] Mitchell C, Adebajo A, Hay E, Carr A. Shoulder pain: diagnosis and management in primary care. BMJ (Clinical research ed). 2005;331:1124-8.</w:t>
      </w:r>
    </w:p>
    <w:p w14:paraId="18E8FF59" w14:textId="77777777" w:rsidR="003A4B56" w:rsidRPr="003A4B56" w:rsidRDefault="003A4B56" w:rsidP="003A4B56">
      <w:pPr>
        <w:pStyle w:val="EndNoteBibliography"/>
        <w:spacing w:after="240"/>
      </w:pPr>
      <w:r w:rsidRPr="003A4B56">
        <w:t>[2] Linsell L, Dawson J, Zondervan K, Rose P, Randall T, Fitzpatrick R, et al. Prevalence and incidence of adults consulting for shoulder conditions in UK primary care; patterns of diagnosis and referral. Rheumatology (Oxford, England). 2006;45:215-21.</w:t>
      </w:r>
    </w:p>
    <w:p w14:paraId="7573A482" w14:textId="77777777" w:rsidR="003A4B56" w:rsidRPr="003A4B56" w:rsidRDefault="003A4B56" w:rsidP="003A4B56">
      <w:pPr>
        <w:pStyle w:val="EndNoteBibliography"/>
        <w:spacing w:after="240"/>
      </w:pPr>
      <w:r w:rsidRPr="003A4B56">
        <w:t>[3] Struyf F, Lluch E, Falla D, Meeus M, Noten S, Nijs J. Influence of shoulder pain on muscle function: implications for the assessment and therapy of shoulder disorders. European journal of applied physiology. 2015;115:225-34.</w:t>
      </w:r>
    </w:p>
    <w:p w14:paraId="3DEA91AE" w14:textId="77777777" w:rsidR="003A4B56" w:rsidRPr="003A4B56" w:rsidRDefault="003A4B56" w:rsidP="003A4B56">
      <w:pPr>
        <w:pStyle w:val="EndNoteBibliography"/>
        <w:spacing w:after="240"/>
      </w:pPr>
      <w:r w:rsidRPr="003A4B56">
        <w:t>[4] Dean BJ, Gwilym SE, Carr AJ. Why does my shoulder hurt? A review of the neuroanatomical and biochemical basis of shoulder pain. British journal of sports medicine. 2013;47:1095-104.</w:t>
      </w:r>
    </w:p>
    <w:p w14:paraId="13655C76" w14:textId="77777777" w:rsidR="003A4B56" w:rsidRPr="003A4B56" w:rsidRDefault="003A4B56" w:rsidP="003A4B56">
      <w:pPr>
        <w:pStyle w:val="EndNoteBibliography"/>
        <w:spacing w:after="240"/>
      </w:pPr>
      <w:r w:rsidRPr="003A4B56">
        <w:t>[5] Hanratty CE, McVeigh JG, Kerr DP, Basford JR, Finch MB, Pendleton A, et al. The effectiveness of physiotherapy exercises in subacromial impingement syndrome: a systematic review and meta-analysis. Semin Arthritis Rheum. 2012;42:297-316.</w:t>
      </w:r>
    </w:p>
    <w:p w14:paraId="2AC0BCB0" w14:textId="77777777" w:rsidR="003A4B56" w:rsidRPr="003A4B56" w:rsidRDefault="003A4B56" w:rsidP="003A4B56">
      <w:pPr>
        <w:pStyle w:val="EndNoteBibliography"/>
        <w:spacing w:after="240"/>
      </w:pPr>
      <w:r w:rsidRPr="003A4B56">
        <w:t>[6] Littlewood C, Ashton J, Chance-Larsen K, May S, Sturrock B. Exercise for rotator cuff tendinopathy: a systematic review. Physiotherapy. 2012;98:101-9.</w:t>
      </w:r>
    </w:p>
    <w:p w14:paraId="1E995D27" w14:textId="77777777" w:rsidR="003A4B56" w:rsidRPr="003A4B56" w:rsidRDefault="003A4B56" w:rsidP="003A4B56">
      <w:pPr>
        <w:pStyle w:val="EndNoteBibliography"/>
        <w:spacing w:after="240"/>
      </w:pPr>
      <w:r w:rsidRPr="003A4B56">
        <w:t>[7] Bennell K, Wee E, Coburn S, Green S, Harris A, Staples M, et al. Efficacy of standardised manual therapy and home exercise programme for chronic rotator cuff disease: randomised placebo controlled trial. BMJ (Clinical research ed). 2010;340:c2756.</w:t>
      </w:r>
    </w:p>
    <w:p w14:paraId="7CC2EAC5" w14:textId="77777777" w:rsidR="003A4B56" w:rsidRPr="003A4B56" w:rsidRDefault="003A4B56" w:rsidP="003A4B56">
      <w:pPr>
        <w:pStyle w:val="EndNoteBibliography"/>
        <w:spacing w:after="240"/>
      </w:pPr>
      <w:r w:rsidRPr="003A4B56">
        <w:t>[8] Littlewood C, Malliaras P, Mawson S, May S, Walters SJ. Self-managed loaded exercise versus usual physiotherapy treatment for rotator cuff tendinopathy: a pilot randomised controlled trial. Physiotherapy. 2014;100:54-60.</w:t>
      </w:r>
    </w:p>
    <w:p w14:paraId="233945D7" w14:textId="77777777" w:rsidR="003A4B56" w:rsidRPr="003A4B56" w:rsidRDefault="003A4B56" w:rsidP="003A4B56">
      <w:pPr>
        <w:pStyle w:val="EndNoteBibliography"/>
        <w:spacing w:after="240"/>
      </w:pPr>
      <w:r w:rsidRPr="003A4B56">
        <w:t>[9] Craig P, Dieppe P, Macintyre S, Michie S, Nazareth I, Petticrew M. Developing and evaluating complex interventions: the new Medical Research Council guidance. BMJ (Clinical research ed). 2008;337:a1655.</w:t>
      </w:r>
    </w:p>
    <w:p w14:paraId="7147B296" w14:textId="77777777" w:rsidR="003A4B56" w:rsidRPr="003A4B56" w:rsidRDefault="003A4B56" w:rsidP="003A4B56">
      <w:pPr>
        <w:pStyle w:val="EndNoteBibliography"/>
        <w:spacing w:after="240"/>
      </w:pPr>
      <w:r w:rsidRPr="003A4B56">
        <w:t>[10] Hopewell S, Keene DJ, Maia Schlussel M, Dritsaki M, Dutton S, Carr A, et al. Clinical and cost-effectiveness of progressive exercise compared with best practice advice, with or without corticosteroid injection, for the treatment of rotator cuff disorders: protocol for a 2x2 factorial randomised controlled trial (the GRASP trial). BMJ Open. 2017;7:e018004.</w:t>
      </w:r>
    </w:p>
    <w:p w14:paraId="1194FBEC" w14:textId="77777777" w:rsidR="003A4B56" w:rsidRPr="003A4B56" w:rsidRDefault="003A4B56" w:rsidP="003A4B56">
      <w:pPr>
        <w:pStyle w:val="EndNoteBibliography"/>
        <w:spacing w:after="240"/>
      </w:pPr>
      <w:r w:rsidRPr="003A4B56">
        <w:t>[11] Roach KE, Budiman-Mak E, Songsiridej N, Lertratanakul Y. Development of a shoulder pain and disability index. Arthritis care and research : the official journal of the Arthritis Health Professions Association. 1991;4:143-9.</w:t>
      </w:r>
    </w:p>
    <w:p w14:paraId="769D4BFC" w14:textId="77777777" w:rsidR="003A4B56" w:rsidRPr="003A4B56" w:rsidRDefault="003A4B56" w:rsidP="003A4B56">
      <w:pPr>
        <w:pStyle w:val="EndNoteBibliography"/>
        <w:spacing w:after="240"/>
      </w:pPr>
      <w:r w:rsidRPr="003A4B56">
        <w:t>[12] Williams JW, Jr., Holleman DR, Jr., Simel DL. Measuring shoulder function with the Shoulder Pain and Disability Index. The Journal of rheumatology. 1995;22:727-32.</w:t>
      </w:r>
    </w:p>
    <w:p w14:paraId="3AED02C6" w14:textId="77777777" w:rsidR="003A4B56" w:rsidRPr="003A4B56" w:rsidRDefault="003A4B56" w:rsidP="003A4B56">
      <w:pPr>
        <w:pStyle w:val="EndNoteBibliography"/>
        <w:spacing w:after="240"/>
      </w:pPr>
      <w:r w:rsidRPr="003A4B56">
        <w:t>[13] Brooks R. EuroQol: the current state of play. Health policy (Amsterdam, Netherlands). 1996;37:53-72.</w:t>
      </w:r>
    </w:p>
    <w:p w14:paraId="7B4389C6" w14:textId="77777777" w:rsidR="003A4B56" w:rsidRPr="003A4B56" w:rsidRDefault="003A4B56" w:rsidP="003A4B56">
      <w:pPr>
        <w:pStyle w:val="EndNoteBibliography"/>
        <w:spacing w:after="240"/>
      </w:pPr>
      <w:r w:rsidRPr="003A4B56">
        <w:t>[14] Mintken PE, Cleland JA, Whitman JM, George SZ. Psychometric properties of the Fear-Avoidance Beliefs Questionnaire and Tampa Scale of Kinesiophobia in patients with shoulder pain. Archives of physical medicine and rehabilitation. 2010;91:1128-36.</w:t>
      </w:r>
    </w:p>
    <w:p w14:paraId="39BE3090" w14:textId="77777777" w:rsidR="003A4B56" w:rsidRPr="003A4B56" w:rsidRDefault="003A4B56" w:rsidP="003A4B56">
      <w:pPr>
        <w:pStyle w:val="EndNoteBibliography"/>
        <w:spacing w:after="240"/>
      </w:pPr>
      <w:r w:rsidRPr="003A4B56">
        <w:t>[15] Nicholas MK, McGuire BE, Asghari A. A 2-item short form of the Pain Self-efficacy Questionnaire: development and psychometric evaluation of PSEQ-2. J Pain. 2015;16:153-63.</w:t>
      </w:r>
    </w:p>
    <w:p w14:paraId="418CDE17" w14:textId="77777777" w:rsidR="003A4B56" w:rsidRPr="003A4B56" w:rsidRDefault="003A4B56" w:rsidP="003A4B56">
      <w:pPr>
        <w:pStyle w:val="EndNoteBibliography"/>
        <w:spacing w:after="240"/>
      </w:pPr>
      <w:r w:rsidRPr="003A4B56">
        <w:t>[16] Bastien CH, Vallieres A, Morin CM. Validation of the Insomnia Severity Index as an outcome measure for insomnia research. Sleep medicine. 2001;2:297-307.</w:t>
      </w:r>
    </w:p>
    <w:p w14:paraId="7446DFA7" w14:textId="77777777" w:rsidR="003A4B56" w:rsidRPr="003A4B56" w:rsidRDefault="003A4B56" w:rsidP="003A4B56">
      <w:pPr>
        <w:pStyle w:val="EndNoteBibliography"/>
        <w:spacing w:after="240"/>
      </w:pPr>
      <w:r w:rsidRPr="003A4B56">
        <w:t>[17] Kamper SJ, Maher CG, Mackay G. Global rating of change scales: a review of strengths and weaknesses and considerations for design. The Journal of manual &amp; manipulative therapy. 2009;17:163-70.</w:t>
      </w:r>
    </w:p>
    <w:p w14:paraId="72B64BE9" w14:textId="77777777" w:rsidR="003A4B56" w:rsidRPr="003A4B56" w:rsidRDefault="003A4B56" w:rsidP="003A4B56">
      <w:pPr>
        <w:pStyle w:val="EndNoteBibliography"/>
        <w:spacing w:after="240"/>
      </w:pPr>
      <w:r w:rsidRPr="003A4B56">
        <w:t>[18] Craig P, Dieppe P, Macintyre S, Michie S, Nazareth I, Petticrew M, et al. Developing and evaluating complex interventions: the new Medical Research Council guidance. BMJ (Clinical research ed). 2008;337:a1655.</w:t>
      </w:r>
    </w:p>
    <w:p w14:paraId="45F2F3D7" w14:textId="77777777" w:rsidR="003A4B56" w:rsidRPr="003A4B56" w:rsidRDefault="003A4B56" w:rsidP="003A4B56">
      <w:pPr>
        <w:pStyle w:val="EndNoteBibliography"/>
        <w:spacing w:after="240"/>
      </w:pPr>
      <w:r w:rsidRPr="003A4B56">
        <w:t>[19] Kulkarni R, Gibson J, Brownson P, Thomas M, Rangan A, Carr AJ, et al. Subacromial shoulder pain. Shoulder &amp; elbow. 2015;7:135-43.</w:t>
      </w:r>
    </w:p>
    <w:p w14:paraId="08E64971" w14:textId="77777777" w:rsidR="003A4B56" w:rsidRPr="003A4B56" w:rsidRDefault="003A4B56" w:rsidP="003A4B56">
      <w:pPr>
        <w:pStyle w:val="EndNoteBibliography"/>
        <w:spacing w:after="240"/>
      </w:pPr>
      <w:r w:rsidRPr="003A4B56">
        <w:t>[20] Page MJ, Green S, McBain B, Surace SJ, Deitch J, Lyttle N, et al. Manual therapy and exercise for rotator cuff disease. The Cochrane database of systematic reviews. 2016;6:Cd012224.</w:t>
      </w:r>
    </w:p>
    <w:p w14:paraId="11CFE2A3" w14:textId="77777777" w:rsidR="003A4B56" w:rsidRPr="003A4B56" w:rsidRDefault="003A4B56" w:rsidP="003A4B56">
      <w:pPr>
        <w:pStyle w:val="EndNoteBibliography"/>
        <w:spacing w:after="240"/>
      </w:pPr>
      <w:r w:rsidRPr="003A4B56">
        <w:t>[21] Abdulla SY, Southerst D, Cote P, Shearer HM, Sutton D, Randhawa K, et al. Is exercise effective for the management of subacromial impingement syndrome and other soft tissue injuries of the shoulder? A systematic review by the Ontario Protocol for Traffic Injury Management (OPTIMa) Collaboration. Man Ther. 2015.</w:t>
      </w:r>
    </w:p>
    <w:p w14:paraId="4C5922A1" w14:textId="77777777" w:rsidR="003A4B56" w:rsidRPr="003A4B56" w:rsidRDefault="003A4B56" w:rsidP="003A4B56">
      <w:pPr>
        <w:pStyle w:val="EndNoteBibliography"/>
        <w:spacing w:after="240"/>
      </w:pPr>
      <w:r w:rsidRPr="003A4B56">
        <w:t>[22] Littlewood C, Malliaras P, Chance-Larsen K. Therapeutic exercise for rotator cuff tendinopathy: a systematic review of contextual factors and prescription parameters. Int J Rehabil Res. 2015;38:95-106.</w:t>
      </w:r>
    </w:p>
    <w:p w14:paraId="11191EF1" w14:textId="77777777" w:rsidR="003A4B56" w:rsidRPr="003A4B56" w:rsidRDefault="003A4B56" w:rsidP="003A4B56">
      <w:pPr>
        <w:pStyle w:val="EndNoteBibliography"/>
        <w:spacing w:after="240"/>
      </w:pPr>
      <w:r w:rsidRPr="003A4B56">
        <w:t>[23] Jack K, McLean SM, Moffett JK, Gardiner E. Barriers to treatment adherence in physiotherapy outpatient clinics: a systematic review. Man Ther. 2010;15:220-8.</w:t>
      </w:r>
    </w:p>
    <w:p w14:paraId="7D1EF6C5" w14:textId="77777777" w:rsidR="003A4B56" w:rsidRPr="003A4B56" w:rsidRDefault="003A4B56" w:rsidP="003A4B56">
      <w:pPr>
        <w:pStyle w:val="EndNoteBibliography"/>
        <w:spacing w:after="240"/>
      </w:pPr>
      <w:r w:rsidRPr="003A4B56">
        <w:t>[24] Green S, Buchbinder R, Hetrick S. Acupuncture for shoulder pain. The Cochrane database of systematic reviews. 2005:CD005319.</w:t>
      </w:r>
    </w:p>
    <w:p w14:paraId="6984AE20" w14:textId="77777777" w:rsidR="003A4B56" w:rsidRPr="003A4B56" w:rsidRDefault="003A4B56" w:rsidP="003A4B56">
      <w:pPr>
        <w:pStyle w:val="EndNoteBibliography"/>
        <w:spacing w:after="240"/>
      </w:pPr>
      <w:r w:rsidRPr="003A4B56">
        <w:t>[25] Green S, Buchbinder R, Hetrick S. Physiotherapy interventions for shoulder pain. The Cochrane database of systematic reviews. 2003:CD004258.</w:t>
      </w:r>
    </w:p>
    <w:p w14:paraId="680CE0F5" w14:textId="77777777" w:rsidR="003A4B56" w:rsidRPr="003A4B56" w:rsidRDefault="003A4B56" w:rsidP="003A4B56">
      <w:pPr>
        <w:pStyle w:val="EndNoteBibliography"/>
        <w:spacing w:after="240"/>
      </w:pPr>
      <w:r w:rsidRPr="003A4B56">
        <w:t>[26] Arroll B, Goodyear-Smith F. Corticosteroid injections for painful shoulder: a meta-analysis. The British journal of general practice : the journal of the Royal College of General Practitioners. 2005;55:224-8.</w:t>
      </w:r>
    </w:p>
    <w:p w14:paraId="53423CA3" w14:textId="77777777" w:rsidR="003A4B56" w:rsidRPr="003A4B56" w:rsidRDefault="003A4B56" w:rsidP="003A4B56">
      <w:pPr>
        <w:pStyle w:val="EndNoteBibliography"/>
        <w:spacing w:after="240"/>
      </w:pPr>
      <w:r w:rsidRPr="003A4B56">
        <w:t>[27] Buchbinder R, Green S, Youd JM. Corticosteroid injections for shoulder pain. The Cochrane database of systematic reviews. 2003:Cd004016.</w:t>
      </w:r>
    </w:p>
    <w:p w14:paraId="14E5FA9B" w14:textId="77777777" w:rsidR="003A4B56" w:rsidRPr="003A4B56" w:rsidRDefault="003A4B56" w:rsidP="003A4B56">
      <w:pPr>
        <w:pStyle w:val="EndNoteBibliography"/>
        <w:spacing w:after="240"/>
      </w:pPr>
      <w:r w:rsidRPr="003A4B56">
        <w:t>[28] Coombes BK, Bisset L, Vicenzino B. Efficacy and safety of corticosteroid injections and other injections for management of tendinopathy: a systematic review of randomised controlled trials. Lancet. 2010;376:1751-67.</w:t>
      </w:r>
    </w:p>
    <w:p w14:paraId="04FC4E86" w14:textId="77777777" w:rsidR="003A4B56" w:rsidRPr="003A4B56" w:rsidRDefault="003A4B56" w:rsidP="003A4B56">
      <w:pPr>
        <w:pStyle w:val="EndNoteBibliography"/>
        <w:spacing w:after="240"/>
      </w:pPr>
      <w:r w:rsidRPr="003A4B56">
        <w:t>[29] Dean BJ, Carr AJ. The Effects of Glucocorticoid on Tendon and Tendon Derived Cells. Advances in experimental medicine and biology. 2016;920:239-46.</w:t>
      </w:r>
    </w:p>
    <w:p w14:paraId="6497678E" w14:textId="77777777" w:rsidR="003A4B56" w:rsidRPr="003A4B56" w:rsidRDefault="003A4B56" w:rsidP="003A4B56">
      <w:pPr>
        <w:pStyle w:val="EndNoteBibliography"/>
        <w:spacing w:after="240"/>
      </w:pPr>
      <w:r w:rsidRPr="003A4B56">
        <w:t>[30] Crawshaw DP, Helliwell PS, Hensor EM, Hay EM, Aldous SJ, Conaghan PG. Exercise therapy after corticosteroid injection for moderate to severe shoulder pain: large pragmatic randomised trial. BMJ (Clinical research ed). 2010;340:c3037.</w:t>
      </w:r>
    </w:p>
    <w:p w14:paraId="13C8F4D2" w14:textId="77777777" w:rsidR="003A4B56" w:rsidRPr="003A4B56" w:rsidRDefault="003A4B56" w:rsidP="003A4B56">
      <w:pPr>
        <w:pStyle w:val="EndNoteBibliography"/>
        <w:spacing w:after="240"/>
      </w:pPr>
      <w:r w:rsidRPr="003A4B56">
        <w:t>[31] Rhon DI, Boyles RB, Cleland JA. One-year outcome of subacromial corticosteroid injection compared with manual physical therapy for the management of the unilateral shoulder impingement syndrome: a pragmatic randomized trial. Annals of internal medicine. 2014;161:161-9.</w:t>
      </w:r>
    </w:p>
    <w:p w14:paraId="229EA787" w14:textId="77777777" w:rsidR="003A4B56" w:rsidRPr="003A4B56" w:rsidRDefault="003A4B56" w:rsidP="003A4B56">
      <w:pPr>
        <w:pStyle w:val="EndNoteBibliography"/>
        <w:spacing w:after="240"/>
      </w:pPr>
      <w:r w:rsidRPr="003A4B56">
        <w:t>[32] Hay EM, Thomas E, Paterson SM, Dziedzic K, Croft PR. A pragmatic randomised controlled trial of local corticosteroid injection and physiotherapy for the treatment of new episodes of unilateral shoulder pain in primary care. Annals of the rheumatic diseases. 2003;62:394-9.</w:t>
      </w:r>
    </w:p>
    <w:p w14:paraId="3FA160E5" w14:textId="77777777" w:rsidR="003A4B56" w:rsidRPr="003A4B56" w:rsidRDefault="003A4B56" w:rsidP="003A4B56">
      <w:pPr>
        <w:pStyle w:val="EndNoteBibliography"/>
        <w:spacing w:after="240"/>
      </w:pPr>
      <w:r w:rsidRPr="003A4B56">
        <w:t>[33] Whittle S, Buchbinder R. In the clinic. Rotator cuff disease. Annals of internal medicine. 2015;162:ITC1-15.</w:t>
      </w:r>
    </w:p>
    <w:p w14:paraId="52608113" w14:textId="77777777" w:rsidR="003A4B56" w:rsidRPr="003A4B56" w:rsidRDefault="003A4B56" w:rsidP="003A4B56">
      <w:pPr>
        <w:pStyle w:val="EndNoteBibliography"/>
        <w:spacing w:after="240"/>
      </w:pPr>
      <w:r w:rsidRPr="003A4B56">
        <w:t>[34] Roddy E, Zwierska I, Hay EM, Jowett S, Lewis M, Stevenson K, et al. Subacromial impingement syndrome and pain: protocol for a randomised controlled trial of exercise and corticosteroid injection (the SUPPORT trial). BMC musculoskeletal disorders. 2014;15:81.</w:t>
      </w:r>
    </w:p>
    <w:p w14:paraId="6DD9489E" w14:textId="77777777" w:rsidR="003A4B56" w:rsidRPr="003A4B56" w:rsidRDefault="003A4B56" w:rsidP="003A4B56">
      <w:pPr>
        <w:pStyle w:val="EndNoteBibliography"/>
        <w:spacing w:after="240"/>
      </w:pPr>
      <w:r w:rsidRPr="003A4B56">
        <w:t>[35] Edwards P, Ebert J, Joss B, Bhabra G, Ackland T, Wang A. Exercise Rehabilitation in the Non-Operative Management of Rotator Cuff Tears: A Review of the Literature. International journal of sports physical therapy. 2016;11:279-301.</w:t>
      </w:r>
    </w:p>
    <w:p w14:paraId="698C5950" w14:textId="77777777" w:rsidR="003A4B56" w:rsidRPr="003A4B56" w:rsidRDefault="003A4B56" w:rsidP="003A4B56">
      <w:pPr>
        <w:pStyle w:val="EndNoteBibliography"/>
        <w:spacing w:after="240"/>
      </w:pPr>
      <w:r w:rsidRPr="003A4B56">
        <w:t>[36] Ingwersen KG, Christensen R, Sorensen L, Jorgensen H, Jensen S, Rasmussen S, et al. Progressive high-load strength training compared with general low-load exercises in patients with rotator cuff tendinopathy: study protocol for a randomised controlled trial. Trials. 2015;16:27.</w:t>
      </w:r>
    </w:p>
    <w:p w14:paraId="076D1282" w14:textId="77777777" w:rsidR="003A4B56" w:rsidRPr="003A4B56" w:rsidRDefault="003A4B56" w:rsidP="003A4B56">
      <w:pPr>
        <w:pStyle w:val="EndNoteBibliography"/>
        <w:spacing w:after="240"/>
      </w:pPr>
      <w:r w:rsidRPr="003A4B56">
        <w:t>[37] Ratcliffe E, Pickering S, McLean S, Lewis J. Is there a relationship between subacromial impingement syndrome and scapular orientation? A systematic review. British journal of sports medicine. 2014;48:1251-6.</w:t>
      </w:r>
    </w:p>
    <w:p w14:paraId="07A1EBA9" w14:textId="77777777" w:rsidR="003A4B56" w:rsidRPr="003A4B56" w:rsidRDefault="003A4B56" w:rsidP="003A4B56">
      <w:pPr>
        <w:pStyle w:val="EndNoteBibliography"/>
        <w:spacing w:after="240"/>
      </w:pPr>
      <w:r w:rsidRPr="003A4B56">
        <w:t>[38] Klintberg IH, Cools AM, Holmgren TM, Holzhausen AC, Johansson K, Maenhout AG, et al. Consensus for physiotherapy for shoulder pain. Int Orthop. 2015;39:715-20.</w:t>
      </w:r>
    </w:p>
    <w:p w14:paraId="1C153555" w14:textId="77777777" w:rsidR="003A4B56" w:rsidRPr="003A4B56" w:rsidRDefault="003A4B56" w:rsidP="003A4B56">
      <w:pPr>
        <w:pStyle w:val="EndNoteBibliography"/>
        <w:spacing w:after="240"/>
      </w:pPr>
      <w:r w:rsidRPr="003A4B56">
        <w:t>[39] Littlewood C, Bateman M, Brown K, Bury J, Mawson S, May S, et al. A self-managed single exercise programme versus usual physiotherapy treatment for rotator cuff tendinopathy: A randomised controlled trial (the SELF study). Clin Rehabil. 2015.</w:t>
      </w:r>
    </w:p>
    <w:p w14:paraId="6D87D00C" w14:textId="77777777" w:rsidR="003A4B56" w:rsidRPr="003A4B56" w:rsidRDefault="003A4B56" w:rsidP="003A4B56">
      <w:pPr>
        <w:pStyle w:val="EndNoteBibliography"/>
        <w:spacing w:after="240"/>
      </w:pPr>
      <w:r w:rsidRPr="003A4B56">
        <w:t>[40] Hoffmann TC, Glasziou PP, Boutron I, Milne R, Perera R, Moher D, et al. Better reporting of interventions: template for intervention description and replication (TIDieR) checklist and guide. BMJ (Clinical research ed). 2014;348.</w:t>
      </w:r>
    </w:p>
    <w:p w14:paraId="545F493E" w14:textId="77777777" w:rsidR="003A4B56" w:rsidRPr="003A4B56" w:rsidRDefault="003A4B56" w:rsidP="003A4B56">
      <w:pPr>
        <w:pStyle w:val="EndNoteBibliography"/>
        <w:spacing w:after="240"/>
      </w:pPr>
      <w:r w:rsidRPr="003A4B56">
        <w:t>[41] Slade SC, Dionne CE, Underwood M, Buchbinder R. Consensus on Exercise Reporting Template (CERT): Explanation and Elaboration Statement. British journal of sports medicine. 2016;50:1428-37.</w:t>
      </w:r>
    </w:p>
    <w:p w14:paraId="48E3780C" w14:textId="77777777" w:rsidR="003A4B56" w:rsidRPr="003A4B56" w:rsidRDefault="003A4B56" w:rsidP="003A4B56">
      <w:pPr>
        <w:pStyle w:val="EndNoteBibliography"/>
        <w:spacing w:after="240"/>
      </w:pPr>
      <w:r w:rsidRPr="003A4B56">
        <w:t>[42] Scott SD, Albrecht L, O’Leary K, Ball GD, Hartling L, Hofmeyer A, et al. Systematic review of knowledge translation strategies in the allied health professions. Implement Sci. 2012;7:70.</w:t>
      </w:r>
    </w:p>
    <w:p w14:paraId="501C069A" w14:textId="77777777" w:rsidR="003A4B56" w:rsidRPr="003A4B56" w:rsidRDefault="003A4B56" w:rsidP="003A4B56">
      <w:pPr>
        <w:pStyle w:val="EndNoteBibliography"/>
        <w:spacing w:after="240"/>
      </w:pPr>
      <w:r w:rsidRPr="003A4B56">
        <w:t>[43] Shawe-Taylor M, Rigby J. Cognitive behaviour therapy: its evolution and basic principles. J R Soc Promot Health. 1999;119:244-6.</w:t>
      </w:r>
    </w:p>
    <w:p w14:paraId="2DAB19F5" w14:textId="77777777" w:rsidR="003A4B56" w:rsidRPr="003A4B56" w:rsidRDefault="003A4B56" w:rsidP="003A4B56">
      <w:pPr>
        <w:pStyle w:val="EndNoteBibliography"/>
        <w:spacing w:after="240"/>
      </w:pPr>
      <w:r w:rsidRPr="003A4B56">
        <w:t>[44] Moseley GL, Butler DS. Fifteen Years of Explaining Pain: The Past, Present, and Future. J Pain. 2015.</w:t>
      </w:r>
    </w:p>
    <w:p w14:paraId="4F75D2BF" w14:textId="77777777" w:rsidR="003A4B56" w:rsidRPr="003A4B56" w:rsidRDefault="003A4B56" w:rsidP="003A4B56">
      <w:pPr>
        <w:pStyle w:val="EndNoteBibliography"/>
        <w:spacing w:after="240"/>
      </w:pPr>
      <w:r w:rsidRPr="003A4B56">
        <w:t>[45] Kraemer WJ, Adams K, Cafarelli E, Dudley GA, Dooly C, Feigenbaum MS, et al. American College of Sports Medicine position stand. Progression models in resistance training for healthy adults. Med Sci Sports Exerc. 2002;34:364-80.</w:t>
      </w:r>
    </w:p>
    <w:p w14:paraId="367746DB" w14:textId="77777777" w:rsidR="003A4B56" w:rsidRPr="003A4B56" w:rsidRDefault="003A4B56" w:rsidP="003A4B56">
      <w:pPr>
        <w:pStyle w:val="EndNoteBibliography"/>
        <w:spacing w:after="240"/>
      </w:pPr>
      <w:r w:rsidRPr="003A4B56">
        <w:t>[46] Heine PJ, Williams MA, Williamson E, Bridle C, Adams J, O'Brien A, et al. Development and delivery of an exercise intervention for rheumatoid arthritis: strengthening and stretching for rheumatoid arthritis of the hand (SARAH) trial. Physiotherapy. 2012;98:121-30.</w:t>
      </w:r>
    </w:p>
    <w:p w14:paraId="3C51B389" w14:textId="77777777" w:rsidR="003A4B56" w:rsidRPr="003A4B56" w:rsidRDefault="003A4B56" w:rsidP="003A4B56">
      <w:pPr>
        <w:pStyle w:val="EndNoteBibliography"/>
        <w:spacing w:after="240"/>
      </w:pPr>
      <w:r w:rsidRPr="003A4B56">
        <w:t>[47] Williams MA, Williamson EM, Heine PJ, Nichols V, Glover MJ, Dritsaki M, et al. Strengthening And stretching for Rheumatoid Arthritis of the Hand (SARAH). A randomised controlled trial and economic evaluation. Health Technol Assess. 2015;19:1-222.</w:t>
      </w:r>
    </w:p>
    <w:p w14:paraId="261C2D28" w14:textId="77777777" w:rsidR="003A4B56" w:rsidRPr="003A4B56" w:rsidRDefault="003A4B56" w:rsidP="003A4B56">
      <w:pPr>
        <w:pStyle w:val="EndNoteBibliography"/>
        <w:spacing w:after="240"/>
      </w:pPr>
      <w:r w:rsidRPr="003A4B56">
        <w:t>[48] Borg GA. Psychophysical bases of perceived exertion. Med Sci Sports Exerc. 1982;14:377-81.</w:t>
      </w:r>
    </w:p>
    <w:p w14:paraId="03CA1B55" w14:textId="77777777" w:rsidR="003A4B56" w:rsidRPr="003A4B56" w:rsidRDefault="003A4B56" w:rsidP="003A4B56">
      <w:pPr>
        <w:pStyle w:val="EndNoteBibliography"/>
        <w:spacing w:after="240"/>
      </w:pPr>
      <w:r w:rsidRPr="003A4B56">
        <w:t>[49] McGuigan MR, Foster C. A new approach to monitoring resistance training. Strength Cond J. 2004;26:42-7.</w:t>
      </w:r>
    </w:p>
    <w:p w14:paraId="2AA58F3C" w14:textId="77777777" w:rsidR="003A4B56" w:rsidRPr="003A4B56" w:rsidRDefault="003A4B56" w:rsidP="003A4B56">
      <w:pPr>
        <w:pStyle w:val="EndNoteBibliography"/>
        <w:spacing w:after="240"/>
      </w:pPr>
      <w:r w:rsidRPr="003A4B56">
        <w:t>[50] McClure P, Balaicuis J, Heiland D, Broersma ME, Thorndike CK, Wood A. A randomized controlled comparison of stretching procedures for posterior shoulder tightness. The Journal of orthopaedic and sports physical therapy. 2007;37:108-14.</w:t>
      </w:r>
    </w:p>
    <w:p w14:paraId="3E128157" w14:textId="77777777" w:rsidR="003A4B56" w:rsidRPr="003A4B56" w:rsidRDefault="003A4B56" w:rsidP="003A4B56">
      <w:pPr>
        <w:pStyle w:val="EndNoteBibliography"/>
        <w:spacing w:after="240"/>
      </w:pPr>
      <w:r w:rsidRPr="003A4B56">
        <w:t>[51] Hill AM, McPhail S, Hoffmann T, Hill K, Oliver D, Beer C, et al. A randomized trial comparing digital video disc with written delivery of falls prevention education for older patients in hospital. J Am Geriatr Soc. 2009;57:1458-63.</w:t>
      </w:r>
    </w:p>
    <w:p w14:paraId="694544C1" w14:textId="77777777" w:rsidR="003A4B56" w:rsidRPr="003A4B56" w:rsidRDefault="003A4B56" w:rsidP="003A4B56">
      <w:pPr>
        <w:pStyle w:val="EndNoteBibliography"/>
        <w:spacing w:after="240"/>
      </w:pPr>
      <w:r w:rsidRPr="003A4B56">
        <w:t>[52] Sluijs EM, Kok GJ, van der Zee J. Correlates of exercise compliance in physical therapy. Phys Ther. 1993;73:771-82; discussion 83-6.</w:t>
      </w:r>
    </w:p>
    <w:p w14:paraId="3CC1CC2D" w14:textId="77777777" w:rsidR="003A4B56" w:rsidRPr="003A4B56" w:rsidRDefault="003A4B56" w:rsidP="003A4B56">
      <w:pPr>
        <w:pStyle w:val="EndNoteBibliography"/>
        <w:spacing w:after="240"/>
      </w:pPr>
      <w:r w:rsidRPr="003A4B56">
        <w:t>[53] Michie S, Richardson M, Johnston M, Abraham C, Francis J, Hardeman W, et al. The behavior change technique taxonomy (v1) of 93 hierarchically clustered techniques: building an international consensus for the reporting of behavior change interventions. Annals of behavioral medicine : a publication of the Society of Behavioral Medicine. 2013;46:81-95.</w:t>
      </w:r>
    </w:p>
    <w:p w14:paraId="42605730" w14:textId="77777777" w:rsidR="003A4B56" w:rsidRPr="003A4B56" w:rsidRDefault="003A4B56" w:rsidP="003A4B56">
      <w:pPr>
        <w:pStyle w:val="EndNoteBibliography"/>
        <w:spacing w:after="240"/>
      </w:pPr>
      <w:r w:rsidRPr="003A4B56">
        <w:t>[54] Peek K, Sanson-Fisher R, Mackenzie L, Carey M. Interventions to aid patient adherence to physiotherapist prescribed self-management strategies: a systematic review. Physiotherapy. 2016;102:127-35.</w:t>
      </w:r>
    </w:p>
    <w:p w14:paraId="1FFE7B24" w14:textId="77777777" w:rsidR="003A4B56" w:rsidRPr="003A4B56" w:rsidRDefault="003A4B56" w:rsidP="003A4B56">
      <w:pPr>
        <w:pStyle w:val="EndNoteBibliography"/>
        <w:spacing w:after="240"/>
      </w:pPr>
      <w:r w:rsidRPr="003A4B56">
        <w:t>[55] Michie SR, N.; Fussell, A.; Hardeman,W.; Johnston,M.; Newman,S.; Yardley, L. Improving Health: Changing Behaviour, NHS Health Trainer Handbook. Department of Health; 2008.</w:t>
      </w:r>
    </w:p>
    <w:p w14:paraId="65721DCA" w14:textId="77777777" w:rsidR="003A4B56" w:rsidRPr="003A4B56" w:rsidRDefault="003A4B56" w:rsidP="003A4B56">
      <w:pPr>
        <w:pStyle w:val="EndNoteBibliography"/>
        <w:spacing w:after="240"/>
      </w:pPr>
      <w:r w:rsidRPr="003A4B56">
        <w:t>[56] Stone AA, Shiffman S, Schwartz JE, Broderick JE, Hufford MR. Patient compliance with paper and electronic diaries. Control Clin Trials. 2003;24:182-99.</w:t>
      </w:r>
    </w:p>
    <w:p w14:paraId="12C9384B" w14:textId="77777777" w:rsidR="003A4B56" w:rsidRPr="003A4B56" w:rsidRDefault="003A4B56" w:rsidP="003A4B56">
      <w:pPr>
        <w:pStyle w:val="EndNoteBibliography"/>
      </w:pPr>
      <w:r w:rsidRPr="003A4B56">
        <w:t>[57] Abraham C, Michie S. A taxonomy of behavior change techniques used in interventions. Health Psychol. 2008;27:379-87.</w:t>
      </w:r>
    </w:p>
    <w:p w14:paraId="68687DED" w14:textId="6CE7C6F9" w:rsidR="0008015B" w:rsidRPr="00EA7F51" w:rsidRDefault="00DF23D7" w:rsidP="00EA7F51">
      <w:pPr>
        <w:spacing w:after="0" w:line="360" w:lineRule="auto"/>
        <w:jc w:val="both"/>
      </w:pPr>
      <w:r w:rsidRPr="00241DA8">
        <w:fldChar w:fldCharType="end"/>
      </w:r>
    </w:p>
    <w:sectPr w:rsidR="0008015B" w:rsidRPr="00EA7F51" w:rsidSect="00595B17">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E41E2" w14:textId="77777777" w:rsidR="004C59EF" w:rsidRDefault="004C59EF" w:rsidP="00595B17">
      <w:pPr>
        <w:spacing w:after="0" w:line="240" w:lineRule="auto"/>
      </w:pPr>
      <w:r>
        <w:separator/>
      </w:r>
    </w:p>
  </w:endnote>
  <w:endnote w:type="continuationSeparator" w:id="0">
    <w:p w14:paraId="216BCE71" w14:textId="77777777" w:rsidR="004C59EF" w:rsidRDefault="004C59EF" w:rsidP="00595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Std-Cn">
    <w:altName w:val="Arial"/>
    <w:panose1 w:val="00000000000000000000"/>
    <w:charset w:val="00"/>
    <w:family w:val="swiss"/>
    <w:notTrueType/>
    <w:pitch w:val="default"/>
    <w:sig w:usb0="00000003" w:usb1="00000000" w:usb2="00000000" w:usb3="00000000" w:csb0="00000001" w:csb1="00000000"/>
  </w:font>
  <w:font w:name="AdvTTebabd7da">
    <w:altName w:val="Cambria"/>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IDFont+F6">
    <w:panose1 w:val="00000000000000000000"/>
    <w:charset w:val="00"/>
    <w:family w:val="auto"/>
    <w:notTrueType/>
    <w:pitch w:val="default"/>
    <w:sig w:usb0="00000003" w:usb1="00000000" w:usb2="00000000" w:usb3="00000000" w:csb0="00000001" w:csb1="00000000"/>
  </w:font>
  <w:font w:name="CIDFont+F1">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90069264"/>
      <w:docPartObj>
        <w:docPartGallery w:val="Page Numbers (Bottom of Page)"/>
        <w:docPartUnique/>
      </w:docPartObj>
    </w:sdtPr>
    <w:sdtEndPr>
      <w:rPr>
        <w:rStyle w:val="PageNumber"/>
      </w:rPr>
    </w:sdtEndPr>
    <w:sdtContent>
      <w:p w14:paraId="17F26E89" w14:textId="4392405B" w:rsidR="007E1005" w:rsidRDefault="007E1005" w:rsidP="007E1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4D34E0" w14:textId="77777777" w:rsidR="007E1005" w:rsidRDefault="007E1005" w:rsidP="00595B1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1056070"/>
      <w:docPartObj>
        <w:docPartGallery w:val="Page Numbers (Bottom of Page)"/>
        <w:docPartUnique/>
      </w:docPartObj>
    </w:sdtPr>
    <w:sdtEndPr>
      <w:rPr>
        <w:rStyle w:val="PageNumber"/>
      </w:rPr>
    </w:sdtEndPr>
    <w:sdtContent>
      <w:p w14:paraId="0D326359" w14:textId="22448B02" w:rsidR="007E1005" w:rsidRDefault="007E1005" w:rsidP="007E1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92ADD">
          <w:rPr>
            <w:rStyle w:val="PageNumber"/>
            <w:noProof/>
          </w:rPr>
          <w:t>2</w:t>
        </w:r>
        <w:r>
          <w:rPr>
            <w:rStyle w:val="PageNumber"/>
          </w:rPr>
          <w:fldChar w:fldCharType="end"/>
        </w:r>
      </w:p>
    </w:sdtContent>
  </w:sdt>
  <w:p w14:paraId="63A35CF7" w14:textId="77777777" w:rsidR="007E1005" w:rsidRDefault="007E1005" w:rsidP="00595B17">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06DB32" w14:textId="77777777" w:rsidR="004C59EF" w:rsidRDefault="004C59EF" w:rsidP="00595B17">
      <w:pPr>
        <w:spacing w:after="0" w:line="240" w:lineRule="auto"/>
      </w:pPr>
      <w:r>
        <w:separator/>
      </w:r>
    </w:p>
  </w:footnote>
  <w:footnote w:type="continuationSeparator" w:id="0">
    <w:p w14:paraId="41827E9F" w14:textId="77777777" w:rsidR="004C59EF" w:rsidRDefault="004C59EF" w:rsidP="00595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4FC"/>
    <w:multiLevelType w:val="hybridMultilevel"/>
    <w:tmpl w:val="18CE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83C99"/>
    <w:multiLevelType w:val="hybridMultilevel"/>
    <w:tmpl w:val="46A2444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59A7994"/>
    <w:multiLevelType w:val="hybridMultilevel"/>
    <w:tmpl w:val="EE4A1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EA1196"/>
    <w:multiLevelType w:val="hybridMultilevel"/>
    <w:tmpl w:val="DCA08D5C"/>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913983"/>
    <w:multiLevelType w:val="hybridMultilevel"/>
    <w:tmpl w:val="3210DE6C"/>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6A52E3"/>
    <w:multiLevelType w:val="hybridMultilevel"/>
    <w:tmpl w:val="17240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3B6946"/>
    <w:multiLevelType w:val="hybridMultilevel"/>
    <w:tmpl w:val="F5F2D18E"/>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167EB8"/>
    <w:multiLevelType w:val="hybridMultilevel"/>
    <w:tmpl w:val="74AA3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0E4804"/>
    <w:multiLevelType w:val="hybridMultilevel"/>
    <w:tmpl w:val="0562E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833CC6"/>
    <w:multiLevelType w:val="hybridMultilevel"/>
    <w:tmpl w:val="54603F88"/>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E70D7E"/>
    <w:multiLevelType w:val="hybridMultilevel"/>
    <w:tmpl w:val="7D965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B4639B"/>
    <w:multiLevelType w:val="hybridMultilevel"/>
    <w:tmpl w:val="F3664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CC1452"/>
    <w:multiLevelType w:val="hybridMultilevel"/>
    <w:tmpl w:val="A79A483E"/>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1B566D"/>
    <w:multiLevelType w:val="hybridMultilevel"/>
    <w:tmpl w:val="B9AA2598"/>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605439"/>
    <w:multiLevelType w:val="hybridMultilevel"/>
    <w:tmpl w:val="AB789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4A65C7"/>
    <w:multiLevelType w:val="hybridMultilevel"/>
    <w:tmpl w:val="227A2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A90023"/>
    <w:multiLevelType w:val="hybridMultilevel"/>
    <w:tmpl w:val="EF3A059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4384D1D"/>
    <w:multiLevelType w:val="hybridMultilevel"/>
    <w:tmpl w:val="0E4240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79D09B8"/>
    <w:multiLevelType w:val="hybridMultilevel"/>
    <w:tmpl w:val="DDDE3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C85C42"/>
    <w:multiLevelType w:val="hybridMultilevel"/>
    <w:tmpl w:val="2C1A26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108719A"/>
    <w:multiLevelType w:val="hybridMultilevel"/>
    <w:tmpl w:val="068EC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3B5C48"/>
    <w:multiLevelType w:val="hybridMultilevel"/>
    <w:tmpl w:val="66B4745A"/>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6C7869"/>
    <w:multiLevelType w:val="hybridMultilevel"/>
    <w:tmpl w:val="714C0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1552C9"/>
    <w:multiLevelType w:val="hybridMultilevel"/>
    <w:tmpl w:val="6912577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64157F"/>
    <w:multiLevelType w:val="hybridMultilevel"/>
    <w:tmpl w:val="B8F62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AF7872"/>
    <w:multiLevelType w:val="hybridMultilevel"/>
    <w:tmpl w:val="F1EA594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3ED59A3"/>
    <w:multiLevelType w:val="hybridMultilevel"/>
    <w:tmpl w:val="1A84B796"/>
    <w:lvl w:ilvl="0" w:tplc="750265B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BD6ACA"/>
    <w:multiLevelType w:val="hybridMultilevel"/>
    <w:tmpl w:val="AA3E880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2E21FF9"/>
    <w:multiLevelType w:val="hybridMultilevel"/>
    <w:tmpl w:val="B8FA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E31839"/>
    <w:multiLevelType w:val="hybridMultilevel"/>
    <w:tmpl w:val="43A20C9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A32C2D"/>
    <w:multiLevelType w:val="hybridMultilevel"/>
    <w:tmpl w:val="773005E4"/>
    <w:lvl w:ilvl="0" w:tplc="08090001">
      <w:start w:val="1"/>
      <w:numFmt w:val="bullet"/>
      <w:lvlText w:val=""/>
      <w:lvlJc w:val="left"/>
      <w:pPr>
        <w:ind w:left="846" w:hanging="360"/>
      </w:pPr>
      <w:rPr>
        <w:rFonts w:ascii="Symbol" w:hAnsi="Symbol" w:hint="default"/>
      </w:rPr>
    </w:lvl>
    <w:lvl w:ilvl="1" w:tplc="08090003" w:tentative="1">
      <w:start w:val="1"/>
      <w:numFmt w:val="bullet"/>
      <w:lvlText w:val="o"/>
      <w:lvlJc w:val="left"/>
      <w:pPr>
        <w:ind w:left="1566" w:hanging="360"/>
      </w:pPr>
      <w:rPr>
        <w:rFonts w:ascii="Courier New" w:hAnsi="Courier New" w:cs="Courier New" w:hint="default"/>
      </w:rPr>
    </w:lvl>
    <w:lvl w:ilvl="2" w:tplc="08090005" w:tentative="1">
      <w:start w:val="1"/>
      <w:numFmt w:val="bullet"/>
      <w:lvlText w:val=""/>
      <w:lvlJc w:val="left"/>
      <w:pPr>
        <w:ind w:left="2286" w:hanging="360"/>
      </w:pPr>
      <w:rPr>
        <w:rFonts w:ascii="Wingdings" w:hAnsi="Wingdings" w:hint="default"/>
      </w:rPr>
    </w:lvl>
    <w:lvl w:ilvl="3" w:tplc="08090001" w:tentative="1">
      <w:start w:val="1"/>
      <w:numFmt w:val="bullet"/>
      <w:lvlText w:val=""/>
      <w:lvlJc w:val="left"/>
      <w:pPr>
        <w:ind w:left="3006" w:hanging="360"/>
      </w:pPr>
      <w:rPr>
        <w:rFonts w:ascii="Symbol" w:hAnsi="Symbol" w:hint="default"/>
      </w:rPr>
    </w:lvl>
    <w:lvl w:ilvl="4" w:tplc="08090003" w:tentative="1">
      <w:start w:val="1"/>
      <w:numFmt w:val="bullet"/>
      <w:lvlText w:val="o"/>
      <w:lvlJc w:val="left"/>
      <w:pPr>
        <w:ind w:left="3726" w:hanging="360"/>
      </w:pPr>
      <w:rPr>
        <w:rFonts w:ascii="Courier New" w:hAnsi="Courier New" w:cs="Courier New" w:hint="default"/>
      </w:rPr>
    </w:lvl>
    <w:lvl w:ilvl="5" w:tplc="08090005" w:tentative="1">
      <w:start w:val="1"/>
      <w:numFmt w:val="bullet"/>
      <w:lvlText w:val=""/>
      <w:lvlJc w:val="left"/>
      <w:pPr>
        <w:ind w:left="4446" w:hanging="360"/>
      </w:pPr>
      <w:rPr>
        <w:rFonts w:ascii="Wingdings" w:hAnsi="Wingdings" w:hint="default"/>
      </w:rPr>
    </w:lvl>
    <w:lvl w:ilvl="6" w:tplc="08090001" w:tentative="1">
      <w:start w:val="1"/>
      <w:numFmt w:val="bullet"/>
      <w:lvlText w:val=""/>
      <w:lvlJc w:val="left"/>
      <w:pPr>
        <w:ind w:left="5166" w:hanging="360"/>
      </w:pPr>
      <w:rPr>
        <w:rFonts w:ascii="Symbol" w:hAnsi="Symbol" w:hint="default"/>
      </w:rPr>
    </w:lvl>
    <w:lvl w:ilvl="7" w:tplc="08090003" w:tentative="1">
      <w:start w:val="1"/>
      <w:numFmt w:val="bullet"/>
      <w:lvlText w:val="o"/>
      <w:lvlJc w:val="left"/>
      <w:pPr>
        <w:ind w:left="5886" w:hanging="360"/>
      </w:pPr>
      <w:rPr>
        <w:rFonts w:ascii="Courier New" w:hAnsi="Courier New" w:cs="Courier New" w:hint="default"/>
      </w:rPr>
    </w:lvl>
    <w:lvl w:ilvl="8" w:tplc="08090005" w:tentative="1">
      <w:start w:val="1"/>
      <w:numFmt w:val="bullet"/>
      <w:lvlText w:val=""/>
      <w:lvlJc w:val="left"/>
      <w:pPr>
        <w:ind w:left="6606" w:hanging="360"/>
      </w:pPr>
      <w:rPr>
        <w:rFonts w:ascii="Wingdings" w:hAnsi="Wingdings" w:hint="default"/>
      </w:rPr>
    </w:lvl>
  </w:abstractNum>
  <w:abstractNum w:abstractNumId="31" w15:restartNumberingAfterBreak="0">
    <w:nsid w:val="77096E08"/>
    <w:multiLevelType w:val="hybridMultilevel"/>
    <w:tmpl w:val="F126042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7D025A7"/>
    <w:multiLevelType w:val="hybridMultilevel"/>
    <w:tmpl w:val="57D29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977286"/>
    <w:multiLevelType w:val="hybridMultilevel"/>
    <w:tmpl w:val="B5B21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EE7154"/>
    <w:multiLevelType w:val="hybridMultilevel"/>
    <w:tmpl w:val="03041CF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566E91"/>
    <w:multiLevelType w:val="hybridMultilevel"/>
    <w:tmpl w:val="1A36D8A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5"/>
  </w:num>
  <w:num w:numId="3">
    <w:abstractNumId w:val="1"/>
  </w:num>
  <w:num w:numId="4">
    <w:abstractNumId w:val="35"/>
  </w:num>
  <w:num w:numId="5">
    <w:abstractNumId w:val="32"/>
  </w:num>
  <w:num w:numId="6">
    <w:abstractNumId w:val="18"/>
  </w:num>
  <w:num w:numId="7">
    <w:abstractNumId w:val="16"/>
  </w:num>
  <w:num w:numId="8">
    <w:abstractNumId w:val="25"/>
  </w:num>
  <w:num w:numId="9">
    <w:abstractNumId w:val="2"/>
  </w:num>
  <w:num w:numId="10">
    <w:abstractNumId w:val="31"/>
  </w:num>
  <w:num w:numId="11">
    <w:abstractNumId w:val="28"/>
  </w:num>
  <w:num w:numId="12">
    <w:abstractNumId w:val="22"/>
  </w:num>
  <w:num w:numId="13">
    <w:abstractNumId w:val="29"/>
  </w:num>
  <w:num w:numId="14">
    <w:abstractNumId w:val="23"/>
  </w:num>
  <w:num w:numId="15">
    <w:abstractNumId w:val="34"/>
  </w:num>
  <w:num w:numId="16">
    <w:abstractNumId w:val="17"/>
  </w:num>
  <w:num w:numId="17">
    <w:abstractNumId w:val="19"/>
  </w:num>
  <w:num w:numId="18">
    <w:abstractNumId w:val="0"/>
  </w:num>
  <w:num w:numId="19">
    <w:abstractNumId w:val="10"/>
  </w:num>
  <w:num w:numId="20">
    <w:abstractNumId w:val="14"/>
  </w:num>
  <w:num w:numId="21">
    <w:abstractNumId w:val="21"/>
  </w:num>
  <w:num w:numId="22">
    <w:abstractNumId w:val="3"/>
  </w:num>
  <w:num w:numId="23">
    <w:abstractNumId w:val="13"/>
  </w:num>
  <w:num w:numId="24">
    <w:abstractNumId w:val="26"/>
  </w:num>
  <w:num w:numId="25">
    <w:abstractNumId w:val="12"/>
  </w:num>
  <w:num w:numId="26">
    <w:abstractNumId w:val="9"/>
  </w:num>
  <w:num w:numId="27">
    <w:abstractNumId w:val="6"/>
  </w:num>
  <w:num w:numId="28">
    <w:abstractNumId w:val="20"/>
  </w:num>
  <w:num w:numId="29">
    <w:abstractNumId w:val="11"/>
  </w:num>
  <w:num w:numId="30">
    <w:abstractNumId w:val="15"/>
  </w:num>
  <w:num w:numId="31">
    <w:abstractNumId w:val="24"/>
  </w:num>
  <w:num w:numId="32">
    <w:abstractNumId w:val="27"/>
  </w:num>
  <w:num w:numId="33">
    <w:abstractNumId w:val="7"/>
  </w:num>
  <w:num w:numId="34">
    <w:abstractNumId w:val="30"/>
  </w:num>
  <w:num w:numId="35">
    <w:abstractNumId w:val="4"/>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othera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0159DB"/>
    <w:rsid w:val="00002E38"/>
    <w:rsid w:val="00003870"/>
    <w:rsid w:val="000077A0"/>
    <w:rsid w:val="000100E7"/>
    <w:rsid w:val="000159DB"/>
    <w:rsid w:val="0001749F"/>
    <w:rsid w:val="00022BF7"/>
    <w:rsid w:val="00023571"/>
    <w:rsid w:val="00026F18"/>
    <w:rsid w:val="00047D0A"/>
    <w:rsid w:val="00050562"/>
    <w:rsid w:val="000549DF"/>
    <w:rsid w:val="00054ECB"/>
    <w:rsid w:val="000613BE"/>
    <w:rsid w:val="00066B8C"/>
    <w:rsid w:val="00067A60"/>
    <w:rsid w:val="0007548F"/>
    <w:rsid w:val="0008015B"/>
    <w:rsid w:val="0008078D"/>
    <w:rsid w:val="00085850"/>
    <w:rsid w:val="00096308"/>
    <w:rsid w:val="00096F4F"/>
    <w:rsid w:val="000C0247"/>
    <w:rsid w:val="000C03A9"/>
    <w:rsid w:val="000C51D6"/>
    <w:rsid w:val="000C782D"/>
    <w:rsid w:val="000D10EA"/>
    <w:rsid w:val="000D3494"/>
    <w:rsid w:val="000D45B4"/>
    <w:rsid w:val="000D5B7B"/>
    <w:rsid w:val="000E1570"/>
    <w:rsid w:val="000E3184"/>
    <w:rsid w:val="000E369B"/>
    <w:rsid w:val="000E7473"/>
    <w:rsid w:val="000F1ABC"/>
    <w:rsid w:val="000F4408"/>
    <w:rsid w:val="000F6D00"/>
    <w:rsid w:val="00110FFE"/>
    <w:rsid w:val="00112481"/>
    <w:rsid w:val="00116DA8"/>
    <w:rsid w:val="00122276"/>
    <w:rsid w:val="00127052"/>
    <w:rsid w:val="001448AA"/>
    <w:rsid w:val="001511BA"/>
    <w:rsid w:val="00152B87"/>
    <w:rsid w:val="00154750"/>
    <w:rsid w:val="00162AAC"/>
    <w:rsid w:val="00164D41"/>
    <w:rsid w:val="00165A3F"/>
    <w:rsid w:val="001804C6"/>
    <w:rsid w:val="00180DC0"/>
    <w:rsid w:val="00195C70"/>
    <w:rsid w:val="001B4EE6"/>
    <w:rsid w:val="001C0B7D"/>
    <w:rsid w:val="001C1FCE"/>
    <w:rsid w:val="001C4524"/>
    <w:rsid w:val="001D1902"/>
    <w:rsid w:val="001D71B1"/>
    <w:rsid w:val="001E1352"/>
    <w:rsid w:val="001F1763"/>
    <w:rsid w:val="001F42E3"/>
    <w:rsid w:val="001F449C"/>
    <w:rsid w:val="001F5313"/>
    <w:rsid w:val="00204295"/>
    <w:rsid w:val="00204A47"/>
    <w:rsid w:val="00210FA3"/>
    <w:rsid w:val="00213748"/>
    <w:rsid w:val="002143C3"/>
    <w:rsid w:val="00223011"/>
    <w:rsid w:val="00234F50"/>
    <w:rsid w:val="002370E1"/>
    <w:rsid w:val="00240385"/>
    <w:rsid w:val="00241DA8"/>
    <w:rsid w:val="00250F44"/>
    <w:rsid w:val="002511CE"/>
    <w:rsid w:val="00255834"/>
    <w:rsid w:val="00260A31"/>
    <w:rsid w:val="00263F1A"/>
    <w:rsid w:val="00265714"/>
    <w:rsid w:val="00265ADB"/>
    <w:rsid w:val="002666F1"/>
    <w:rsid w:val="00277C45"/>
    <w:rsid w:val="002803D0"/>
    <w:rsid w:val="00285226"/>
    <w:rsid w:val="0029247C"/>
    <w:rsid w:val="00292ADD"/>
    <w:rsid w:val="002A18C3"/>
    <w:rsid w:val="002A2776"/>
    <w:rsid w:val="002A7622"/>
    <w:rsid w:val="002B32A7"/>
    <w:rsid w:val="002B5387"/>
    <w:rsid w:val="002C1637"/>
    <w:rsid w:val="002C3980"/>
    <w:rsid w:val="002C3ACC"/>
    <w:rsid w:val="002C5832"/>
    <w:rsid w:val="002D13BD"/>
    <w:rsid w:val="002E02B8"/>
    <w:rsid w:val="002E3DB0"/>
    <w:rsid w:val="002E49C5"/>
    <w:rsid w:val="002F1E81"/>
    <w:rsid w:val="002F4EE1"/>
    <w:rsid w:val="002F5422"/>
    <w:rsid w:val="002F559A"/>
    <w:rsid w:val="002F7107"/>
    <w:rsid w:val="003016D9"/>
    <w:rsid w:val="003065C1"/>
    <w:rsid w:val="00310A18"/>
    <w:rsid w:val="00312435"/>
    <w:rsid w:val="00312F4B"/>
    <w:rsid w:val="003157B6"/>
    <w:rsid w:val="003162F8"/>
    <w:rsid w:val="0032068A"/>
    <w:rsid w:val="003210E0"/>
    <w:rsid w:val="00324C5A"/>
    <w:rsid w:val="003266F9"/>
    <w:rsid w:val="00336E7C"/>
    <w:rsid w:val="003416BA"/>
    <w:rsid w:val="00345773"/>
    <w:rsid w:val="0034678F"/>
    <w:rsid w:val="003467FB"/>
    <w:rsid w:val="00346913"/>
    <w:rsid w:val="00352BC8"/>
    <w:rsid w:val="00355ADC"/>
    <w:rsid w:val="003569A7"/>
    <w:rsid w:val="003625D1"/>
    <w:rsid w:val="0036426F"/>
    <w:rsid w:val="00364332"/>
    <w:rsid w:val="00367A72"/>
    <w:rsid w:val="0037001A"/>
    <w:rsid w:val="00377FCE"/>
    <w:rsid w:val="00384498"/>
    <w:rsid w:val="00394079"/>
    <w:rsid w:val="0039566B"/>
    <w:rsid w:val="00397AD9"/>
    <w:rsid w:val="003A4503"/>
    <w:rsid w:val="003A4B56"/>
    <w:rsid w:val="003A72A8"/>
    <w:rsid w:val="003B0DAC"/>
    <w:rsid w:val="003B4093"/>
    <w:rsid w:val="003B5089"/>
    <w:rsid w:val="003B5559"/>
    <w:rsid w:val="003B714B"/>
    <w:rsid w:val="003C1B1D"/>
    <w:rsid w:val="003D1203"/>
    <w:rsid w:val="003D2B18"/>
    <w:rsid w:val="003D6BDB"/>
    <w:rsid w:val="003E2470"/>
    <w:rsid w:val="003E2F78"/>
    <w:rsid w:val="003E4B2F"/>
    <w:rsid w:val="003F0230"/>
    <w:rsid w:val="003F4EFC"/>
    <w:rsid w:val="00406F1E"/>
    <w:rsid w:val="00410015"/>
    <w:rsid w:val="00420716"/>
    <w:rsid w:val="004247D6"/>
    <w:rsid w:val="0043207C"/>
    <w:rsid w:val="0043479B"/>
    <w:rsid w:val="00434C71"/>
    <w:rsid w:val="00442221"/>
    <w:rsid w:val="004448BA"/>
    <w:rsid w:val="0045155D"/>
    <w:rsid w:val="00457D47"/>
    <w:rsid w:val="00461265"/>
    <w:rsid w:val="00477836"/>
    <w:rsid w:val="0048501A"/>
    <w:rsid w:val="00492D66"/>
    <w:rsid w:val="00496EB7"/>
    <w:rsid w:val="004C4551"/>
    <w:rsid w:val="004C48A8"/>
    <w:rsid w:val="004C59EF"/>
    <w:rsid w:val="004D19F5"/>
    <w:rsid w:val="004D4037"/>
    <w:rsid w:val="004E3F3F"/>
    <w:rsid w:val="004F798B"/>
    <w:rsid w:val="00500176"/>
    <w:rsid w:val="005019D1"/>
    <w:rsid w:val="00503029"/>
    <w:rsid w:val="005036C4"/>
    <w:rsid w:val="0050651C"/>
    <w:rsid w:val="00523A82"/>
    <w:rsid w:val="00532782"/>
    <w:rsid w:val="00536781"/>
    <w:rsid w:val="00541AC2"/>
    <w:rsid w:val="005448B9"/>
    <w:rsid w:val="00552E90"/>
    <w:rsid w:val="005544C5"/>
    <w:rsid w:val="00554E66"/>
    <w:rsid w:val="0055773D"/>
    <w:rsid w:val="00566027"/>
    <w:rsid w:val="0056771C"/>
    <w:rsid w:val="0057480E"/>
    <w:rsid w:val="00574D0E"/>
    <w:rsid w:val="005763D5"/>
    <w:rsid w:val="00576541"/>
    <w:rsid w:val="00576F70"/>
    <w:rsid w:val="00580867"/>
    <w:rsid w:val="00586CFD"/>
    <w:rsid w:val="00595B17"/>
    <w:rsid w:val="005A1487"/>
    <w:rsid w:val="005A4F96"/>
    <w:rsid w:val="005B3618"/>
    <w:rsid w:val="005C608A"/>
    <w:rsid w:val="005D336E"/>
    <w:rsid w:val="005D5294"/>
    <w:rsid w:val="005D633A"/>
    <w:rsid w:val="005D77FE"/>
    <w:rsid w:val="005E6FA0"/>
    <w:rsid w:val="005F48B4"/>
    <w:rsid w:val="005F7B76"/>
    <w:rsid w:val="00601713"/>
    <w:rsid w:val="0060496E"/>
    <w:rsid w:val="00606877"/>
    <w:rsid w:val="00611016"/>
    <w:rsid w:val="00612ED8"/>
    <w:rsid w:val="006145CF"/>
    <w:rsid w:val="0061490F"/>
    <w:rsid w:val="006149B5"/>
    <w:rsid w:val="00621B6A"/>
    <w:rsid w:val="00627532"/>
    <w:rsid w:val="006363FE"/>
    <w:rsid w:val="006432D0"/>
    <w:rsid w:val="00643575"/>
    <w:rsid w:val="00643A9E"/>
    <w:rsid w:val="00647B17"/>
    <w:rsid w:val="00650708"/>
    <w:rsid w:val="0065230C"/>
    <w:rsid w:val="0065367B"/>
    <w:rsid w:val="0065443E"/>
    <w:rsid w:val="006578EC"/>
    <w:rsid w:val="00660A71"/>
    <w:rsid w:val="00662A3F"/>
    <w:rsid w:val="0067553F"/>
    <w:rsid w:val="00676376"/>
    <w:rsid w:val="006766C3"/>
    <w:rsid w:val="00680DCC"/>
    <w:rsid w:val="00683979"/>
    <w:rsid w:val="00687733"/>
    <w:rsid w:val="00695A10"/>
    <w:rsid w:val="006A228E"/>
    <w:rsid w:val="006B5240"/>
    <w:rsid w:val="006B621E"/>
    <w:rsid w:val="006B66FF"/>
    <w:rsid w:val="006C18BB"/>
    <w:rsid w:val="006C1A99"/>
    <w:rsid w:val="006C43EC"/>
    <w:rsid w:val="006C4FAE"/>
    <w:rsid w:val="006C590B"/>
    <w:rsid w:val="006C751A"/>
    <w:rsid w:val="006D0B17"/>
    <w:rsid w:val="006D7858"/>
    <w:rsid w:val="0070277D"/>
    <w:rsid w:val="00704C76"/>
    <w:rsid w:val="0070756D"/>
    <w:rsid w:val="00707D1B"/>
    <w:rsid w:val="007144EE"/>
    <w:rsid w:val="0072133D"/>
    <w:rsid w:val="00723234"/>
    <w:rsid w:val="00723D25"/>
    <w:rsid w:val="00732DB6"/>
    <w:rsid w:val="00733FB1"/>
    <w:rsid w:val="007340F0"/>
    <w:rsid w:val="00736278"/>
    <w:rsid w:val="00736979"/>
    <w:rsid w:val="00737867"/>
    <w:rsid w:val="00741EFF"/>
    <w:rsid w:val="0075032F"/>
    <w:rsid w:val="00750527"/>
    <w:rsid w:val="007516E1"/>
    <w:rsid w:val="00754F25"/>
    <w:rsid w:val="00754F59"/>
    <w:rsid w:val="007767B7"/>
    <w:rsid w:val="00782EA7"/>
    <w:rsid w:val="007831A9"/>
    <w:rsid w:val="007845A2"/>
    <w:rsid w:val="0078464D"/>
    <w:rsid w:val="00791385"/>
    <w:rsid w:val="00796506"/>
    <w:rsid w:val="007A052D"/>
    <w:rsid w:val="007A5CCF"/>
    <w:rsid w:val="007B320A"/>
    <w:rsid w:val="007C36C9"/>
    <w:rsid w:val="007C37F8"/>
    <w:rsid w:val="007C4117"/>
    <w:rsid w:val="007D66E4"/>
    <w:rsid w:val="007E1005"/>
    <w:rsid w:val="007E614C"/>
    <w:rsid w:val="007F27E3"/>
    <w:rsid w:val="007F604D"/>
    <w:rsid w:val="00801EB9"/>
    <w:rsid w:val="00805216"/>
    <w:rsid w:val="00812477"/>
    <w:rsid w:val="008160DD"/>
    <w:rsid w:val="00830592"/>
    <w:rsid w:val="008312A1"/>
    <w:rsid w:val="008324AF"/>
    <w:rsid w:val="0084259E"/>
    <w:rsid w:val="008433F9"/>
    <w:rsid w:val="00843677"/>
    <w:rsid w:val="00851514"/>
    <w:rsid w:val="008537EB"/>
    <w:rsid w:val="008654B4"/>
    <w:rsid w:val="008672EC"/>
    <w:rsid w:val="0087030F"/>
    <w:rsid w:val="00871815"/>
    <w:rsid w:val="00871A3A"/>
    <w:rsid w:val="008735BF"/>
    <w:rsid w:val="00880F22"/>
    <w:rsid w:val="00881CB2"/>
    <w:rsid w:val="00881F7A"/>
    <w:rsid w:val="008941D3"/>
    <w:rsid w:val="008958E8"/>
    <w:rsid w:val="008A04D8"/>
    <w:rsid w:val="008A0DD8"/>
    <w:rsid w:val="008B44A9"/>
    <w:rsid w:val="008B7AB6"/>
    <w:rsid w:val="008C1E4B"/>
    <w:rsid w:val="008C338A"/>
    <w:rsid w:val="008C3E7D"/>
    <w:rsid w:val="008C6FF7"/>
    <w:rsid w:val="008D0DA2"/>
    <w:rsid w:val="008D254E"/>
    <w:rsid w:val="008D5951"/>
    <w:rsid w:val="008E42B1"/>
    <w:rsid w:val="008F2701"/>
    <w:rsid w:val="009045FB"/>
    <w:rsid w:val="009060DF"/>
    <w:rsid w:val="0090675B"/>
    <w:rsid w:val="0091019A"/>
    <w:rsid w:val="0091218C"/>
    <w:rsid w:val="00912B09"/>
    <w:rsid w:val="00917351"/>
    <w:rsid w:val="00924E21"/>
    <w:rsid w:val="0093449D"/>
    <w:rsid w:val="0093472F"/>
    <w:rsid w:val="00937E48"/>
    <w:rsid w:val="00940024"/>
    <w:rsid w:val="009423E0"/>
    <w:rsid w:val="00944CB3"/>
    <w:rsid w:val="00946C04"/>
    <w:rsid w:val="00946C80"/>
    <w:rsid w:val="009577B5"/>
    <w:rsid w:val="009605EC"/>
    <w:rsid w:val="00967AC6"/>
    <w:rsid w:val="009705DD"/>
    <w:rsid w:val="00972EB1"/>
    <w:rsid w:val="009948C3"/>
    <w:rsid w:val="0099620F"/>
    <w:rsid w:val="00997858"/>
    <w:rsid w:val="009A40D7"/>
    <w:rsid w:val="009A41B5"/>
    <w:rsid w:val="009A65D4"/>
    <w:rsid w:val="009B11E7"/>
    <w:rsid w:val="009C205F"/>
    <w:rsid w:val="009C56C7"/>
    <w:rsid w:val="009D2545"/>
    <w:rsid w:val="009D3774"/>
    <w:rsid w:val="009D743F"/>
    <w:rsid w:val="009E4EC9"/>
    <w:rsid w:val="009E7B38"/>
    <w:rsid w:val="009F4908"/>
    <w:rsid w:val="009F61B6"/>
    <w:rsid w:val="00A03A50"/>
    <w:rsid w:val="00A10DDC"/>
    <w:rsid w:val="00A11069"/>
    <w:rsid w:val="00A11AB8"/>
    <w:rsid w:val="00A13F5E"/>
    <w:rsid w:val="00A1516E"/>
    <w:rsid w:val="00A2107A"/>
    <w:rsid w:val="00A22DEA"/>
    <w:rsid w:val="00A241A6"/>
    <w:rsid w:val="00A26D12"/>
    <w:rsid w:val="00A270B5"/>
    <w:rsid w:val="00A30AC2"/>
    <w:rsid w:val="00A50148"/>
    <w:rsid w:val="00A55A34"/>
    <w:rsid w:val="00A71B20"/>
    <w:rsid w:val="00A7263B"/>
    <w:rsid w:val="00A72CEF"/>
    <w:rsid w:val="00A73764"/>
    <w:rsid w:val="00A7527B"/>
    <w:rsid w:val="00A825F4"/>
    <w:rsid w:val="00A83470"/>
    <w:rsid w:val="00A86481"/>
    <w:rsid w:val="00A86774"/>
    <w:rsid w:val="00A94B03"/>
    <w:rsid w:val="00AA13FB"/>
    <w:rsid w:val="00AA168C"/>
    <w:rsid w:val="00AA370B"/>
    <w:rsid w:val="00AB1D94"/>
    <w:rsid w:val="00AB3426"/>
    <w:rsid w:val="00AB3871"/>
    <w:rsid w:val="00AB70F4"/>
    <w:rsid w:val="00AC29B8"/>
    <w:rsid w:val="00AC6DC3"/>
    <w:rsid w:val="00AC71E8"/>
    <w:rsid w:val="00AD42F3"/>
    <w:rsid w:val="00AE4904"/>
    <w:rsid w:val="00AE78A4"/>
    <w:rsid w:val="00AF5CE0"/>
    <w:rsid w:val="00AF611E"/>
    <w:rsid w:val="00AF74E6"/>
    <w:rsid w:val="00B02911"/>
    <w:rsid w:val="00B06608"/>
    <w:rsid w:val="00B077D5"/>
    <w:rsid w:val="00B079A6"/>
    <w:rsid w:val="00B10EB8"/>
    <w:rsid w:val="00B26210"/>
    <w:rsid w:val="00B321AE"/>
    <w:rsid w:val="00B343E0"/>
    <w:rsid w:val="00B47369"/>
    <w:rsid w:val="00B535F7"/>
    <w:rsid w:val="00B53E26"/>
    <w:rsid w:val="00B55084"/>
    <w:rsid w:val="00B552CB"/>
    <w:rsid w:val="00B5750B"/>
    <w:rsid w:val="00B6063C"/>
    <w:rsid w:val="00B635EB"/>
    <w:rsid w:val="00B6413A"/>
    <w:rsid w:val="00B65DD9"/>
    <w:rsid w:val="00B739C8"/>
    <w:rsid w:val="00B749B0"/>
    <w:rsid w:val="00B757CF"/>
    <w:rsid w:val="00B8585B"/>
    <w:rsid w:val="00B91559"/>
    <w:rsid w:val="00B946D4"/>
    <w:rsid w:val="00B959DA"/>
    <w:rsid w:val="00BA0EF5"/>
    <w:rsid w:val="00BA12B7"/>
    <w:rsid w:val="00BB003E"/>
    <w:rsid w:val="00BB3FBB"/>
    <w:rsid w:val="00BB51E3"/>
    <w:rsid w:val="00BB5B9F"/>
    <w:rsid w:val="00BC558E"/>
    <w:rsid w:val="00BC6ABB"/>
    <w:rsid w:val="00BD50B6"/>
    <w:rsid w:val="00BD7DF4"/>
    <w:rsid w:val="00BE7023"/>
    <w:rsid w:val="00BF37C5"/>
    <w:rsid w:val="00BF42CD"/>
    <w:rsid w:val="00BF50F2"/>
    <w:rsid w:val="00C006D3"/>
    <w:rsid w:val="00C03508"/>
    <w:rsid w:val="00C074A9"/>
    <w:rsid w:val="00C135AC"/>
    <w:rsid w:val="00C20C1E"/>
    <w:rsid w:val="00C26389"/>
    <w:rsid w:val="00C30995"/>
    <w:rsid w:val="00C36371"/>
    <w:rsid w:val="00C52C59"/>
    <w:rsid w:val="00C53952"/>
    <w:rsid w:val="00C54EF8"/>
    <w:rsid w:val="00C55C04"/>
    <w:rsid w:val="00C6114F"/>
    <w:rsid w:val="00C626EB"/>
    <w:rsid w:val="00C647A0"/>
    <w:rsid w:val="00C774CF"/>
    <w:rsid w:val="00C77CD4"/>
    <w:rsid w:val="00C81BF5"/>
    <w:rsid w:val="00C831D3"/>
    <w:rsid w:val="00C84F23"/>
    <w:rsid w:val="00CA3185"/>
    <w:rsid w:val="00CA505B"/>
    <w:rsid w:val="00CD0567"/>
    <w:rsid w:val="00CD1EA5"/>
    <w:rsid w:val="00CD4433"/>
    <w:rsid w:val="00CD4E2F"/>
    <w:rsid w:val="00CE63D0"/>
    <w:rsid w:val="00CF181E"/>
    <w:rsid w:val="00CF394C"/>
    <w:rsid w:val="00CF61F0"/>
    <w:rsid w:val="00D0472C"/>
    <w:rsid w:val="00D05454"/>
    <w:rsid w:val="00D13033"/>
    <w:rsid w:val="00D1758A"/>
    <w:rsid w:val="00D210FE"/>
    <w:rsid w:val="00D22EE2"/>
    <w:rsid w:val="00D300B1"/>
    <w:rsid w:val="00D344BE"/>
    <w:rsid w:val="00D35136"/>
    <w:rsid w:val="00D42F04"/>
    <w:rsid w:val="00D4577A"/>
    <w:rsid w:val="00D47D99"/>
    <w:rsid w:val="00D53864"/>
    <w:rsid w:val="00D55869"/>
    <w:rsid w:val="00D60C00"/>
    <w:rsid w:val="00D62FC4"/>
    <w:rsid w:val="00D724AF"/>
    <w:rsid w:val="00D7409C"/>
    <w:rsid w:val="00D75BEA"/>
    <w:rsid w:val="00D76118"/>
    <w:rsid w:val="00D908BF"/>
    <w:rsid w:val="00D9132C"/>
    <w:rsid w:val="00D95EB3"/>
    <w:rsid w:val="00DB48ED"/>
    <w:rsid w:val="00DC080E"/>
    <w:rsid w:val="00DC40A1"/>
    <w:rsid w:val="00DD3B6C"/>
    <w:rsid w:val="00DE5122"/>
    <w:rsid w:val="00DE63EA"/>
    <w:rsid w:val="00DF1044"/>
    <w:rsid w:val="00DF23D7"/>
    <w:rsid w:val="00E0000B"/>
    <w:rsid w:val="00E025D4"/>
    <w:rsid w:val="00E1223F"/>
    <w:rsid w:val="00E16AB2"/>
    <w:rsid w:val="00E23AB5"/>
    <w:rsid w:val="00E2583C"/>
    <w:rsid w:val="00E32817"/>
    <w:rsid w:val="00E34687"/>
    <w:rsid w:val="00E3471E"/>
    <w:rsid w:val="00E35327"/>
    <w:rsid w:val="00E414E4"/>
    <w:rsid w:val="00E50475"/>
    <w:rsid w:val="00E550F8"/>
    <w:rsid w:val="00E601F6"/>
    <w:rsid w:val="00E63A36"/>
    <w:rsid w:val="00E64386"/>
    <w:rsid w:val="00E64D37"/>
    <w:rsid w:val="00E7338B"/>
    <w:rsid w:val="00E7758C"/>
    <w:rsid w:val="00E8430A"/>
    <w:rsid w:val="00E8455B"/>
    <w:rsid w:val="00E87803"/>
    <w:rsid w:val="00E906D6"/>
    <w:rsid w:val="00E94B6B"/>
    <w:rsid w:val="00E96DA3"/>
    <w:rsid w:val="00EA14CE"/>
    <w:rsid w:val="00EA7F51"/>
    <w:rsid w:val="00EB6447"/>
    <w:rsid w:val="00EB67E0"/>
    <w:rsid w:val="00EC470E"/>
    <w:rsid w:val="00EC4AE3"/>
    <w:rsid w:val="00EC67FB"/>
    <w:rsid w:val="00ED2AB4"/>
    <w:rsid w:val="00ED3F46"/>
    <w:rsid w:val="00ED4050"/>
    <w:rsid w:val="00EF55B4"/>
    <w:rsid w:val="00F03888"/>
    <w:rsid w:val="00F04BEB"/>
    <w:rsid w:val="00F22763"/>
    <w:rsid w:val="00F25FFC"/>
    <w:rsid w:val="00F27195"/>
    <w:rsid w:val="00F31800"/>
    <w:rsid w:val="00F3268B"/>
    <w:rsid w:val="00F330C9"/>
    <w:rsid w:val="00F4067A"/>
    <w:rsid w:val="00F44FD3"/>
    <w:rsid w:val="00F47229"/>
    <w:rsid w:val="00F515E7"/>
    <w:rsid w:val="00F5189B"/>
    <w:rsid w:val="00F5270F"/>
    <w:rsid w:val="00F56A3A"/>
    <w:rsid w:val="00F5763E"/>
    <w:rsid w:val="00F579EF"/>
    <w:rsid w:val="00F6196B"/>
    <w:rsid w:val="00F65FE3"/>
    <w:rsid w:val="00F71845"/>
    <w:rsid w:val="00F7281E"/>
    <w:rsid w:val="00F729C9"/>
    <w:rsid w:val="00F810BD"/>
    <w:rsid w:val="00F838A2"/>
    <w:rsid w:val="00F902F5"/>
    <w:rsid w:val="00F94203"/>
    <w:rsid w:val="00FA2718"/>
    <w:rsid w:val="00FA31D4"/>
    <w:rsid w:val="00FB0935"/>
    <w:rsid w:val="00FB206F"/>
    <w:rsid w:val="00FB4559"/>
    <w:rsid w:val="00FB4E35"/>
    <w:rsid w:val="00FB54A5"/>
    <w:rsid w:val="00FC2414"/>
    <w:rsid w:val="00FC7546"/>
    <w:rsid w:val="00FD286B"/>
    <w:rsid w:val="00FE27F2"/>
    <w:rsid w:val="00FE372D"/>
    <w:rsid w:val="00FE3EB7"/>
    <w:rsid w:val="00FF0B71"/>
    <w:rsid w:val="00FF1AEA"/>
    <w:rsid w:val="00FF1DA1"/>
    <w:rsid w:val="00FF7C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CDBD5"/>
  <w15:docId w15:val="{4A0829BC-50A9-5647-B53F-9DE1F8B8A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9DB"/>
    <w:pPr>
      <w:spacing w:after="200" w:line="276" w:lineRule="auto"/>
    </w:pPr>
  </w:style>
  <w:style w:type="paragraph" w:styleId="Heading2">
    <w:name w:val="heading 2"/>
    <w:basedOn w:val="Normal"/>
    <w:next w:val="Normal"/>
    <w:link w:val="Heading2Char"/>
    <w:uiPriority w:val="9"/>
    <w:unhideWhenUsed/>
    <w:qFormat/>
    <w:rsid w:val="00A11A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613BE"/>
    <w:pPr>
      <w:keepNext/>
      <w:keepLines/>
      <w:spacing w:before="200" w:after="0"/>
      <w:outlineLvl w:val="2"/>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unhideWhenUsed/>
    <w:qFormat/>
    <w:rsid w:val="00E414E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59DB"/>
    <w:pPr>
      <w:ind w:left="720"/>
      <w:contextualSpacing/>
    </w:pPr>
  </w:style>
  <w:style w:type="paragraph" w:styleId="Revision">
    <w:name w:val="Revision"/>
    <w:hidden/>
    <w:uiPriority w:val="99"/>
    <w:semiHidden/>
    <w:rsid w:val="002F4EE1"/>
    <w:pPr>
      <w:spacing w:after="0" w:line="240" w:lineRule="auto"/>
    </w:pPr>
  </w:style>
  <w:style w:type="character" w:styleId="CommentReference">
    <w:name w:val="annotation reference"/>
    <w:basedOn w:val="DefaultParagraphFont"/>
    <w:uiPriority w:val="99"/>
    <w:semiHidden/>
    <w:unhideWhenUsed/>
    <w:rsid w:val="002F4EE1"/>
    <w:rPr>
      <w:sz w:val="18"/>
      <w:szCs w:val="18"/>
    </w:rPr>
  </w:style>
  <w:style w:type="paragraph" w:styleId="CommentText">
    <w:name w:val="annotation text"/>
    <w:basedOn w:val="Normal"/>
    <w:link w:val="CommentTextChar"/>
    <w:uiPriority w:val="99"/>
    <w:unhideWhenUsed/>
    <w:rsid w:val="002F4EE1"/>
    <w:pPr>
      <w:spacing w:line="240" w:lineRule="auto"/>
    </w:pPr>
    <w:rPr>
      <w:sz w:val="24"/>
      <w:szCs w:val="24"/>
    </w:rPr>
  </w:style>
  <w:style w:type="character" w:customStyle="1" w:styleId="CommentTextChar">
    <w:name w:val="Comment Text Char"/>
    <w:basedOn w:val="DefaultParagraphFont"/>
    <w:link w:val="CommentText"/>
    <w:uiPriority w:val="99"/>
    <w:rsid w:val="002F4EE1"/>
    <w:rPr>
      <w:sz w:val="24"/>
      <w:szCs w:val="24"/>
    </w:rPr>
  </w:style>
  <w:style w:type="paragraph" w:styleId="CommentSubject">
    <w:name w:val="annotation subject"/>
    <w:basedOn w:val="CommentText"/>
    <w:next w:val="CommentText"/>
    <w:link w:val="CommentSubjectChar"/>
    <w:uiPriority w:val="99"/>
    <w:semiHidden/>
    <w:unhideWhenUsed/>
    <w:rsid w:val="002F4EE1"/>
    <w:rPr>
      <w:b/>
      <w:bCs/>
      <w:sz w:val="20"/>
      <w:szCs w:val="20"/>
    </w:rPr>
  </w:style>
  <w:style w:type="character" w:customStyle="1" w:styleId="CommentSubjectChar">
    <w:name w:val="Comment Subject Char"/>
    <w:basedOn w:val="CommentTextChar"/>
    <w:link w:val="CommentSubject"/>
    <w:uiPriority w:val="99"/>
    <w:semiHidden/>
    <w:rsid w:val="002F4EE1"/>
    <w:rPr>
      <w:b/>
      <w:bCs/>
      <w:sz w:val="20"/>
      <w:szCs w:val="20"/>
    </w:rPr>
  </w:style>
  <w:style w:type="paragraph" w:styleId="BalloonText">
    <w:name w:val="Balloon Text"/>
    <w:basedOn w:val="Normal"/>
    <w:link w:val="BalloonTextChar"/>
    <w:uiPriority w:val="99"/>
    <w:semiHidden/>
    <w:unhideWhenUsed/>
    <w:rsid w:val="002F4EE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4EE1"/>
    <w:rPr>
      <w:rFonts w:ascii="Times New Roman" w:hAnsi="Times New Roman" w:cs="Times New Roman"/>
      <w:sz w:val="18"/>
      <w:szCs w:val="18"/>
    </w:rPr>
  </w:style>
  <w:style w:type="paragraph" w:customStyle="1" w:styleId="Default">
    <w:name w:val="Default"/>
    <w:rsid w:val="00643A9E"/>
    <w:pPr>
      <w:autoSpaceDE w:val="0"/>
      <w:autoSpaceDN w:val="0"/>
      <w:adjustRightInd w:val="0"/>
      <w:spacing w:after="200" w:line="276" w:lineRule="auto"/>
    </w:pPr>
    <w:rPr>
      <w:rFonts w:ascii="Cambria" w:eastAsia="Times New Roman" w:hAnsi="Cambria" w:cs="Cambria"/>
      <w:color w:val="000000"/>
      <w:sz w:val="24"/>
      <w:szCs w:val="24"/>
      <w:lang w:eastAsia="en-GB"/>
    </w:rPr>
  </w:style>
  <w:style w:type="character" w:styleId="Hyperlink">
    <w:name w:val="Hyperlink"/>
    <w:basedOn w:val="DefaultParagraphFont"/>
    <w:uiPriority w:val="99"/>
    <w:unhideWhenUsed/>
    <w:rsid w:val="002511CE"/>
    <w:rPr>
      <w:color w:val="0000FF"/>
      <w:u w:val="single"/>
    </w:rPr>
  </w:style>
  <w:style w:type="paragraph" w:styleId="NoSpacing">
    <w:name w:val="No Spacing"/>
    <w:link w:val="NoSpacingChar"/>
    <w:uiPriority w:val="1"/>
    <w:qFormat/>
    <w:rsid w:val="00FD286B"/>
    <w:pPr>
      <w:spacing w:after="0" w:line="240" w:lineRule="auto"/>
    </w:pPr>
  </w:style>
  <w:style w:type="character" w:customStyle="1" w:styleId="NoSpacingChar">
    <w:name w:val="No Spacing Char"/>
    <w:basedOn w:val="DefaultParagraphFont"/>
    <w:link w:val="NoSpacing"/>
    <w:uiPriority w:val="1"/>
    <w:rsid w:val="00FD286B"/>
  </w:style>
  <w:style w:type="table" w:styleId="TableGrid">
    <w:name w:val="Table Grid"/>
    <w:basedOn w:val="TableNormal"/>
    <w:uiPriority w:val="39"/>
    <w:rsid w:val="001511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613BE"/>
    <w:rPr>
      <w:rFonts w:asciiTheme="majorHAnsi" w:eastAsiaTheme="majorEastAsia" w:hAnsiTheme="majorHAnsi" w:cstheme="majorBidi"/>
      <w:b/>
      <w:bCs/>
      <w:color w:val="5B9BD5" w:themeColor="accent1"/>
    </w:rPr>
  </w:style>
  <w:style w:type="character" w:customStyle="1" w:styleId="Heading5Char">
    <w:name w:val="Heading 5 Char"/>
    <w:basedOn w:val="DefaultParagraphFont"/>
    <w:link w:val="Heading5"/>
    <w:uiPriority w:val="9"/>
    <w:rsid w:val="00E414E4"/>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A55A3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F23D7"/>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DF23D7"/>
    <w:rPr>
      <w:rFonts w:ascii="Calibri" w:hAnsi="Calibri" w:cs="Calibri"/>
      <w:noProof/>
      <w:lang w:val="en-US"/>
    </w:rPr>
  </w:style>
  <w:style w:type="paragraph" w:customStyle="1" w:styleId="EndNoteBibliography">
    <w:name w:val="EndNote Bibliography"/>
    <w:basedOn w:val="Normal"/>
    <w:link w:val="EndNoteBibliographyChar"/>
    <w:rsid w:val="00DF23D7"/>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DF23D7"/>
    <w:rPr>
      <w:rFonts w:ascii="Calibri" w:hAnsi="Calibri" w:cs="Calibri"/>
      <w:noProof/>
      <w:lang w:val="en-US"/>
    </w:rPr>
  </w:style>
  <w:style w:type="character" w:styleId="Strong">
    <w:name w:val="Strong"/>
    <w:basedOn w:val="DefaultParagraphFont"/>
    <w:uiPriority w:val="22"/>
    <w:qFormat/>
    <w:rsid w:val="0056771C"/>
    <w:rPr>
      <w:b/>
      <w:bCs/>
    </w:rPr>
  </w:style>
  <w:style w:type="character" w:customStyle="1" w:styleId="apple-converted-space">
    <w:name w:val="apple-converted-space"/>
    <w:basedOn w:val="DefaultParagraphFont"/>
    <w:rsid w:val="0056771C"/>
  </w:style>
  <w:style w:type="character" w:customStyle="1" w:styleId="Heading2Char">
    <w:name w:val="Heading 2 Char"/>
    <w:basedOn w:val="DefaultParagraphFont"/>
    <w:link w:val="Heading2"/>
    <w:uiPriority w:val="9"/>
    <w:rsid w:val="00A11AB8"/>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5D77FE"/>
    <w:rPr>
      <w:color w:val="605E5C"/>
      <w:shd w:val="clear" w:color="auto" w:fill="E1DFDD"/>
    </w:rPr>
  </w:style>
  <w:style w:type="character" w:styleId="FollowedHyperlink">
    <w:name w:val="FollowedHyperlink"/>
    <w:basedOn w:val="DefaultParagraphFont"/>
    <w:uiPriority w:val="99"/>
    <w:semiHidden/>
    <w:unhideWhenUsed/>
    <w:rsid w:val="004C48A8"/>
    <w:rPr>
      <w:color w:val="954F72" w:themeColor="followedHyperlink"/>
      <w:u w:val="single"/>
    </w:rPr>
  </w:style>
  <w:style w:type="character" w:customStyle="1" w:styleId="UnresolvedMention2">
    <w:name w:val="Unresolved Mention2"/>
    <w:basedOn w:val="DefaultParagraphFont"/>
    <w:uiPriority w:val="99"/>
    <w:semiHidden/>
    <w:unhideWhenUsed/>
    <w:rsid w:val="003162F8"/>
    <w:rPr>
      <w:color w:val="605E5C"/>
      <w:shd w:val="clear" w:color="auto" w:fill="E1DFDD"/>
    </w:rPr>
  </w:style>
  <w:style w:type="table" w:customStyle="1" w:styleId="PlainTable11">
    <w:name w:val="Plain Table 11"/>
    <w:basedOn w:val="TableNormal"/>
    <w:uiPriority w:val="41"/>
    <w:rsid w:val="006A228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
    <w:name w:val="Unresolved Mention3"/>
    <w:basedOn w:val="DefaultParagraphFont"/>
    <w:uiPriority w:val="99"/>
    <w:semiHidden/>
    <w:unhideWhenUsed/>
    <w:rsid w:val="000C782D"/>
    <w:rPr>
      <w:color w:val="605E5C"/>
      <w:shd w:val="clear" w:color="auto" w:fill="E1DFDD"/>
    </w:rPr>
  </w:style>
  <w:style w:type="character" w:customStyle="1" w:styleId="UnresolvedMention">
    <w:name w:val="Unresolved Mention"/>
    <w:basedOn w:val="DefaultParagraphFont"/>
    <w:uiPriority w:val="99"/>
    <w:semiHidden/>
    <w:unhideWhenUsed/>
    <w:rsid w:val="00830592"/>
    <w:rPr>
      <w:color w:val="605E5C"/>
      <w:shd w:val="clear" w:color="auto" w:fill="E1DFDD"/>
    </w:rPr>
  </w:style>
  <w:style w:type="character" w:styleId="LineNumber">
    <w:name w:val="line number"/>
    <w:basedOn w:val="DefaultParagraphFont"/>
    <w:uiPriority w:val="99"/>
    <w:semiHidden/>
    <w:unhideWhenUsed/>
    <w:rsid w:val="00595B17"/>
  </w:style>
  <w:style w:type="paragraph" w:styleId="Footer">
    <w:name w:val="footer"/>
    <w:basedOn w:val="Normal"/>
    <w:link w:val="FooterChar"/>
    <w:uiPriority w:val="99"/>
    <w:unhideWhenUsed/>
    <w:rsid w:val="00595B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B17"/>
  </w:style>
  <w:style w:type="character" w:styleId="PageNumber">
    <w:name w:val="page number"/>
    <w:basedOn w:val="DefaultParagraphFont"/>
    <w:uiPriority w:val="99"/>
    <w:semiHidden/>
    <w:unhideWhenUsed/>
    <w:rsid w:val="00595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60570">
      <w:bodyDiv w:val="1"/>
      <w:marLeft w:val="0"/>
      <w:marRight w:val="0"/>
      <w:marTop w:val="0"/>
      <w:marBottom w:val="0"/>
      <w:divBdr>
        <w:top w:val="none" w:sz="0" w:space="0" w:color="auto"/>
        <w:left w:val="none" w:sz="0" w:space="0" w:color="auto"/>
        <w:bottom w:val="none" w:sz="0" w:space="0" w:color="auto"/>
        <w:right w:val="none" w:sz="0" w:space="0" w:color="auto"/>
      </w:divBdr>
    </w:div>
    <w:div w:id="756899773">
      <w:bodyDiv w:val="1"/>
      <w:marLeft w:val="0"/>
      <w:marRight w:val="0"/>
      <w:marTop w:val="0"/>
      <w:marBottom w:val="0"/>
      <w:divBdr>
        <w:top w:val="none" w:sz="0" w:space="0" w:color="auto"/>
        <w:left w:val="none" w:sz="0" w:space="0" w:color="auto"/>
        <w:bottom w:val="none" w:sz="0" w:space="0" w:color="auto"/>
        <w:right w:val="none" w:sz="0" w:space="0" w:color="auto"/>
      </w:divBdr>
    </w:div>
    <w:div w:id="762651690">
      <w:bodyDiv w:val="1"/>
      <w:marLeft w:val="0"/>
      <w:marRight w:val="0"/>
      <w:marTop w:val="0"/>
      <w:marBottom w:val="0"/>
      <w:divBdr>
        <w:top w:val="none" w:sz="0" w:space="0" w:color="auto"/>
        <w:left w:val="none" w:sz="0" w:space="0" w:color="auto"/>
        <w:bottom w:val="none" w:sz="0" w:space="0" w:color="auto"/>
        <w:right w:val="none" w:sz="0" w:space="0" w:color="auto"/>
      </w:divBdr>
    </w:div>
    <w:div w:id="951670071">
      <w:bodyDiv w:val="1"/>
      <w:marLeft w:val="0"/>
      <w:marRight w:val="0"/>
      <w:marTop w:val="0"/>
      <w:marBottom w:val="0"/>
      <w:divBdr>
        <w:top w:val="none" w:sz="0" w:space="0" w:color="auto"/>
        <w:left w:val="none" w:sz="0" w:space="0" w:color="auto"/>
        <w:bottom w:val="none" w:sz="0" w:space="0" w:color="auto"/>
        <w:right w:val="none" w:sz="0" w:space="0" w:color="auto"/>
      </w:divBdr>
    </w:div>
    <w:div w:id="1050497731">
      <w:bodyDiv w:val="1"/>
      <w:marLeft w:val="0"/>
      <w:marRight w:val="0"/>
      <w:marTop w:val="0"/>
      <w:marBottom w:val="0"/>
      <w:divBdr>
        <w:top w:val="none" w:sz="0" w:space="0" w:color="auto"/>
        <w:left w:val="none" w:sz="0" w:space="0" w:color="auto"/>
        <w:bottom w:val="none" w:sz="0" w:space="0" w:color="auto"/>
        <w:right w:val="none" w:sz="0" w:space="0" w:color="auto"/>
      </w:divBdr>
    </w:div>
    <w:div w:id="1062601656">
      <w:bodyDiv w:val="1"/>
      <w:marLeft w:val="0"/>
      <w:marRight w:val="0"/>
      <w:marTop w:val="0"/>
      <w:marBottom w:val="0"/>
      <w:divBdr>
        <w:top w:val="none" w:sz="0" w:space="0" w:color="auto"/>
        <w:left w:val="none" w:sz="0" w:space="0" w:color="auto"/>
        <w:bottom w:val="none" w:sz="0" w:space="0" w:color="auto"/>
        <w:right w:val="none" w:sz="0" w:space="0" w:color="auto"/>
      </w:divBdr>
    </w:div>
    <w:div w:id="1224759230">
      <w:bodyDiv w:val="1"/>
      <w:marLeft w:val="0"/>
      <w:marRight w:val="0"/>
      <w:marTop w:val="0"/>
      <w:marBottom w:val="0"/>
      <w:divBdr>
        <w:top w:val="none" w:sz="0" w:space="0" w:color="auto"/>
        <w:left w:val="none" w:sz="0" w:space="0" w:color="auto"/>
        <w:bottom w:val="none" w:sz="0" w:space="0" w:color="auto"/>
        <w:right w:val="none" w:sz="0" w:space="0" w:color="auto"/>
      </w:divBdr>
    </w:div>
    <w:div w:id="1292245656">
      <w:bodyDiv w:val="1"/>
      <w:marLeft w:val="0"/>
      <w:marRight w:val="0"/>
      <w:marTop w:val="0"/>
      <w:marBottom w:val="0"/>
      <w:divBdr>
        <w:top w:val="none" w:sz="0" w:space="0" w:color="auto"/>
        <w:left w:val="none" w:sz="0" w:space="0" w:color="auto"/>
        <w:bottom w:val="none" w:sz="0" w:space="0" w:color="auto"/>
        <w:right w:val="none" w:sz="0" w:space="0" w:color="auto"/>
      </w:divBdr>
    </w:div>
    <w:div w:id="1510212475">
      <w:bodyDiv w:val="1"/>
      <w:marLeft w:val="0"/>
      <w:marRight w:val="0"/>
      <w:marTop w:val="0"/>
      <w:marBottom w:val="0"/>
      <w:divBdr>
        <w:top w:val="none" w:sz="0" w:space="0" w:color="auto"/>
        <w:left w:val="none" w:sz="0" w:space="0" w:color="auto"/>
        <w:bottom w:val="none" w:sz="0" w:space="0" w:color="auto"/>
        <w:right w:val="none" w:sz="0" w:space="0" w:color="auto"/>
      </w:divBdr>
      <w:divsChild>
        <w:div w:id="1930500439">
          <w:marLeft w:val="0"/>
          <w:marRight w:val="0"/>
          <w:marTop w:val="0"/>
          <w:marBottom w:val="0"/>
          <w:divBdr>
            <w:top w:val="none" w:sz="0" w:space="0" w:color="auto"/>
            <w:left w:val="none" w:sz="0" w:space="0" w:color="auto"/>
            <w:bottom w:val="none" w:sz="0" w:space="0" w:color="auto"/>
            <w:right w:val="none" w:sz="0" w:space="0" w:color="auto"/>
          </w:divBdr>
          <w:divsChild>
            <w:div w:id="400829626">
              <w:marLeft w:val="150"/>
              <w:marRight w:val="150"/>
              <w:marTop w:val="0"/>
              <w:marBottom w:val="0"/>
              <w:divBdr>
                <w:top w:val="none" w:sz="0" w:space="0" w:color="auto"/>
                <w:left w:val="none" w:sz="0" w:space="0" w:color="auto"/>
                <w:bottom w:val="none" w:sz="0" w:space="0" w:color="auto"/>
                <w:right w:val="none" w:sz="0" w:space="0" w:color="auto"/>
              </w:divBdr>
            </w:div>
          </w:divsChild>
        </w:div>
        <w:div w:id="1072699643">
          <w:marLeft w:val="0"/>
          <w:marRight w:val="0"/>
          <w:marTop w:val="0"/>
          <w:marBottom w:val="0"/>
          <w:divBdr>
            <w:top w:val="none" w:sz="0" w:space="0" w:color="auto"/>
            <w:left w:val="none" w:sz="0" w:space="0" w:color="auto"/>
            <w:bottom w:val="none" w:sz="0" w:space="0" w:color="auto"/>
            <w:right w:val="none" w:sz="0" w:space="0" w:color="auto"/>
          </w:divBdr>
          <w:divsChild>
            <w:div w:id="656108727">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1519780735">
      <w:bodyDiv w:val="1"/>
      <w:marLeft w:val="0"/>
      <w:marRight w:val="0"/>
      <w:marTop w:val="0"/>
      <w:marBottom w:val="0"/>
      <w:divBdr>
        <w:top w:val="none" w:sz="0" w:space="0" w:color="auto"/>
        <w:left w:val="none" w:sz="0" w:space="0" w:color="auto"/>
        <w:bottom w:val="none" w:sz="0" w:space="0" w:color="auto"/>
        <w:right w:val="none" w:sz="0" w:space="0" w:color="auto"/>
      </w:divBdr>
      <w:divsChild>
        <w:div w:id="1594046033">
          <w:marLeft w:val="0"/>
          <w:marRight w:val="0"/>
          <w:marTop w:val="0"/>
          <w:marBottom w:val="0"/>
          <w:divBdr>
            <w:top w:val="none" w:sz="0" w:space="0" w:color="auto"/>
            <w:left w:val="none" w:sz="0" w:space="0" w:color="auto"/>
            <w:bottom w:val="none" w:sz="0" w:space="0" w:color="auto"/>
            <w:right w:val="none" w:sz="0" w:space="0" w:color="auto"/>
          </w:divBdr>
        </w:div>
        <w:div w:id="1307319244">
          <w:marLeft w:val="0"/>
          <w:marRight w:val="0"/>
          <w:marTop w:val="0"/>
          <w:marBottom w:val="0"/>
          <w:divBdr>
            <w:top w:val="none" w:sz="0" w:space="0" w:color="auto"/>
            <w:left w:val="none" w:sz="0" w:space="0" w:color="auto"/>
            <w:bottom w:val="none" w:sz="0" w:space="0" w:color="auto"/>
            <w:right w:val="none" w:sz="0" w:space="0" w:color="auto"/>
          </w:divBdr>
        </w:div>
        <w:div w:id="2103139088">
          <w:marLeft w:val="0"/>
          <w:marRight w:val="0"/>
          <w:marTop w:val="0"/>
          <w:marBottom w:val="0"/>
          <w:divBdr>
            <w:top w:val="none" w:sz="0" w:space="0" w:color="auto"/>
            <w:left w:val="none" w:sz="0" w:space="0" w:color="auto"/>
            <w:bottom w:val="none" w:sz="0" w:space="0" w:color="auto"/>
            <w:right w:val="none" w:sz="0" w:space="0" w:color="auto"/>
          </w:divBdr>
        </w:div>
        <w:div w:id="343939266">
          <w:marLeft w:val="0"/>
          <w:marRight w:val="0"/>
          <w:marTop w:val="0"/>
          <w:marBottom w:val="0"/>
          <w:divBdr>
            <w:top w:val="none" w:sz="0" w:space="0" w:color="auto"/>
            <w:left w:val="none" w:sz="0" w:space="0" w:color="auto"/>
            <w:bottom w:val="none" w:sz="0" w:space="0" w:color="auto"/>
            <w:right w:val="none" w:sz="0" w:space="0" w:color="auto"/>
          </w:divBdr>
        </w:div>
        <w:div w:id="1608194632">
          <w:marLeft w:val="0"/>
          <w:marRight w:val="0"/>
          <w:marTop w:val="0"/>
          <w:marBottom w:val="0"/>
          <w:divBdr>
            <w:top w:val="none" w:sz="0" w:space="0" w:color="auto"/>
            <w:left w:val="none" w:sz="0" w:space="0" w:color="auto"/>
            <w:bottom w:val="none" w:sz="0" w:space="0" w:color="auto"/>
            <w:right w:val="none" w:sz="0" w:space="0" w:color="auto"/>
          </w:divBdr>
        </w:div>
      </w:divsChild>
    </w:div>
    <w:div w:id="20553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keene@ndorms.ox.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FD3B2-7625-4BFA-9DC3-E1F689DFE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4210</Words>
  <Characters>81001</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sam Soutakbar</dc:creator>
  <cp:lastModifiedBy>Chris Littlewood</cp:lastModifiedBy>
  <cp:revision>2</cp:revision>
  <dcterms:created xsi:type="dcterms:W3CDTF">2019-07-09T13:47:00Z</dcterms:created>
  <dcterms:modified xsi:type="dcterms:W3CDTF">2019-07-09T13:47:00Z</dcterms:modified>
</cp:coreProperties>
</file>